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2FCF7F2" w14:textId="77777777" w:rsidR="00704852" w:rsidRPr="00704852" w:rsidRDefault="00704852" w:rsidP="0070485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704852">
        <w:rPr>
          <w:rFonts w:ascii="Times New Roman" w:hAnsi="Times New Roman" w:cs="Times New Roman"/>
          <w:b/>
          <w:sz w:val="24"/>
          <w:szCs w:val="24"/>
        </w:rPr>
        <w:t>Attachment G-1. Table Shells</w:t>
      </w:r>
    </w:p>
    <w:p w14:paraId="6DC0EAE2" w14:textId="4C95EC38" w:rsidR="00704852" w:rsidRPr="008721C4" w:rsidRDefault="00704852" w:rsidP="00704852">
      <w:pPr>
        <w:rPr>
          <w:rFonts w:ascii="Times New Roman" w:hAnsi="Times New Roman" w:cs="Times New Roman"/>
          <w:b/>
          <w:sz w:val="24"/>
          <w:szCs w:val="24"/>
        </w:rPr>
      </w:pPr>
      <w:r w:rsidRPr="005960B9">
        <w:rPr>
          <w:rFonts w:ascii="Times New Roman" w:hAnsi="Times New Roman" w:cs="Times New Roman"/>
          <w:b/>
          <w:sz w:val="24"/>
          <w:szCs w:val="24"/>
        </w:rPr>
        <w:t xml:space="preserve">Table 1. Associations </w:t>
      </w:r>
      <w:r w:rsidR="008721C4">
        <w:rPr>
          <w:rFonts w:ascii="Times New Roman" w:hAnsi="Times New Roman" w:cs="Times New Roman"/>
          <w:b/>
          <w:sz w:val="24"/>
          <w:szCs w:val="24"/>
        </w:rPr>
        <w:t>with</w:t>
      </w:r>
      <w:r w:rsidRPr="005960B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D5B3A">
        <w:rPr>
          <w:rFonts w:ascii="Times New Roman" w:hAnsi="Times New Roman" w:cs="Times New Roman"/>
          <w:b/>
          <w:sz w:val="24"/>
          <w:szCs w:val="24"/>
        </w:rPr>
        <w:t>Indicators of</w:t>
      </w:r>
      <w:r w:rsidR="006416F0">
        <w:rPr>
          <w:rFonts w:ascii="Times New Roman" w:hAnsi="Times New Roman" w:cs="Times New Roman"/>
          <w:b/>
          <w:sz w:val="24"/>
          <w:szCs w:val="24"/>
        </w:rPr>
        <w:t xml:space="preserve"> Severity Using</w:t>
      </w:r>
      <w:r w:rsidR="008721C4">
        <w:rPr>
          <w:rFonts w:ascii="Times New Roman" w:hAnsi="Times New Roman" w:cs="Times New Roman"/>
          <w:b/>
          <w:sz w:val="24"/>
          <w:szCs w:val="24"/>
        </w:rPr>
        <w:t xml:space="preserve"> this Data Collection</w:t>
      </w:r>
      <w:r w:rsidRPr="005960B9">
        <w:rPr>
          <w:rFonts w:ascii="Times New Roman" w:hAnsi="Times New Roman" w:cs="Times New Roman"/>
          <w:b/>
          <w:sz w:val="24"/>
          <w:szCs w:val="24"/>
        </w:rPr>
        <w:t>: Case Definition Tiers</w:t>
      </w:r>
    </w:p>
    <w:tbl>
      <w:tblPr>
        <w:tblStyle w:val="TableGrid"/>
        <w:tblW w:w="10070" w:type="dxa"/>
        <w:tblLook w:val="04A0" w:firstRow="1" w:lastRow="0" w:firstColumn="1" w:lastColumn="0" w:noHBand="0" w:noVBand="1"/>
      </w:tblPr>
      <w:tblGrid>
        <w:gridCol w:w="3055"/>
        <w:gridCol w:w="2430"/>
        <w:gridCol w:w="2340"/>
        <w:gridCol w:w="2245"/>
      </w:tblGrid>
      <w:tr w:rsidR="00704852" w:rsidRPr="00704852" w14:paraId="63C85A33" w14:textId="77777777" w:rsidTr="002F086C">
        <w:tc>
          <w:tcPr>
            <w:tcW w:w="3055" w:type="dxa"/>
          </w:tcPr>
          <w:p w14:paraId="1CFFD691" w14:textId="77777777" w:rsidR="00704852" w:rsidRPr="00704852" w:rsidRDefault="00704852" w:rsidP="005D756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15" w:type="dxa"/>
            <w:gridSpan w:val="3"/>
          </w:tcPr>
          <w:p w14:paraId="1DD732E6" w14:textId="32842E68" w:rsidR="00704852" w:rsidRPr="00704852" w:rsidRDefault="00704852" w:rsidP="00597FF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ase Definition Tiers (Mean</w:t>
            </w:r>
            <w:r w:rsidR="002F086C">
              <w:rPr>
                <w:rFonts w:ascii="Times New Roman" w:hAnsi="Times New Roman" w:cs="Times New Roman"/>
                <w:b/>
                <w:sz w:val="24"/>
                <w:szCs w:val="24"/>
              </w:rPr>
              <w:t>, Median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or %)</w:t>
            </w:r>
            <w:r w:rsidR="00597FF5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</w:p>
        </w:tc>
      </w:tr>
      <w:tr w:rsidR="00704852" w:rsidRPr="00704852" w14:paraId="334495F5" w14:textId="77777777" w:rsidTr="002F086C">
        <w:tc>
          <w:tcPr>
            <w:tcW w:w="3055" w:type="dxa"/>
          </w:tcPr>
          <w:p w14:paraId="18393CA8" w14:textId="3507F736" w:rsidR="00704852" w:rsidRPr="00704852" w:rsidRDefault="00FD5B3A" w:rsidP="002F086C">
            <w:pPr>
              <w:spacing w:after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Indicators of</w:t>
            </w:r>
            <w:r w:rsidR="008721C4" w:rsidRPr="0070485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8721C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Injury </w:t>
            </w:r>
            <w:r w:rsidR="008721C4" w:rsidRPr="00704852">
              <w:rPr>
                <w:rFonts w:ascii="Times New Roman" w:hAnsi="Times New Roman" w:cs="Times New Roman"/>
                <w:b/>
                <w:sz w:val="24"/>
                <w:szCs w:val="24"/>
              </w:rPr>
              <w:t>Severity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/</w:t>
            </w:r>
            <w:r w:rsidRPr="00FD5B3A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Interview Type</w:t>
            </w:r>
          </w:p>
        </w:tc>
        <w:tc>
          <w:tcPr>
            <w:tcW w:w="2430" w:type="dxa"/>
          </w:tcPr>
          <w:p w14:paraId="50E977C8" w14:textId="5A423D1D" w:rsidR="00704852" w:rsidRDefault="00704852" w:rsidP="002F086C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ier 3</w:t>
            </w:r>
            <w:r w:rsidR="00833199">
              <w:rPr>
                <w:rFonts w:ascii="Times New Roman" w:hAnsi="Times New Roman" w:cs="Times New Roman"/>
                <w:b/>
                <w:sz w:val="24"/>
                <w:szCs w:val="24"/>
              </w:rPr>
              <w:t>:</w:t>
            </w:r>
          </w:p>
          <w:p w14:paraId="66D8C29C" w14:textId="5116D4CB" w:rsidR="002F086C" w:rsidRPr="00704852" w:rsidRDefault="00833199" w:rsidP="002F086C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robable TBI</w:t>
            </w:r>
          </w:p>
        </w:tc>
        <w:tc>
          <w:tcPr>
            <w:tcW w:w="2340" w:type="dxa"/>
          </w:tcPr>
          <w:p w14:paraId="2FA32DFF" w14:textId="3A2F6890" w:rsidR="00704852" w:rsidRDefault="00704852" w:rsidP="002F086C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ier 2</w:t>
            </w:r>
            <w:r w:rsidR="00833199">
              <w:rPr>
                <w:rFonts w:ascii="Times New Roman" w:hAnsi="Times New Roman" w:cs="Times New Roman"/>
                <w:b/>
                <w:sz w:val="24"/>
                <w:szCs w:val="24"/>
              </w:rPr>
              <w:t>:</w:t>
            </w:r>
          </w:p>
          <w:p w14:paraId="24AEC2C0" w14:textId="45EA9734" w:rsidR="002F086C" w:rsidRPr="00704852" w:rsidRDefault="00833199" w:rsidP="002F086C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ossible TBI</w:t>
            </w:r>
          </w:p>
        </w:tc>
        <w:tc>
          <w:tcPr>
            <w:tcW w:w="2245" w:type="dxa"/>
          </w:tcPr>
          <w:p w14:paraId="28730B99" w14:textId="47CB2CC9" w:rsidR="00704852" w:rsidRDefault="00704852" w:rsidP="002F086C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ier 1</w:t>
            </w:r>
            <w:r w:rsidR="00833199">
              <w:rPr>
                <w:rFonts w:ascii="Times New Roman" w:hAnsi="Times New Roman" w:cs="Times New Roman"/>
                <w:b/>
                <w:sz w:val="24"/>
                <w:szCs w:val="24"/>
              </w:rPr>
              <w:t>:</w:t>
            </w:r>
          </w:p>
          <w:p w14:paraId="5F71FEB0" w14:textId="30BF1AB7" w:rsidR="002F086C" w:rsidRPr="00704852" w:rsidRDefault="00833199" w:rsidP="002F086C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elayed Possible TBI</w:t>
            </w:r>
          </w:p>
        </w:tc>
      </w:tr>
      <w:tr w:rsidR="00704852" w:rsidRPr="00704852" w14:paraId="3E9D02F8" w14:textId="77777777" w:rsidTr="002F086C">
        <w:tc>
          <w:tcPr>
            <w:tcW w:w="3055" w:type="dxa"/>
          </w:tcPr>
          <w:p w14:paraId="4F98EE81" w14:textId="77777777" w:rsidR="00704852" w:rsidRPr="00704852" w:rsidRDefault="00704852" w:rsidP="005D7564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704852">
              <w:rPr>
                <w:rFonts w:ascii="Times New Roman" w:hAnsi="Times New Roman" w:cs="Times New Roman"/>
                <w:i/>
                <w:sz w:val="24"/>
                <w:szCs w:val="24"/>
              </w:rPr>
              <w:t>Adult/Proxy</w:t>
            </w:r>
          </w:p>
        </w:tc>
        <w:tc>
          <w:tcPr>
            <w:tcW w:w="2430" w:type="dxa"/>
          </w:tcPr>
          <w:p w14:paraId="3902B663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81BC08B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1BB66067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4852" w:rsidRPr="00704852" w14:paraId="07E6F1CA" w14:textId="77777777" w:rsidTr="002F086C">
        <w:tc>
          <w:tcPr>
            <w:tcW w:w="3055" w:type="dxa"/>
          </w:tcPr>
          <w:p w14:paraId="2887BCBC" w14:textId="1EA0D203" w:rsidR="00704852" w:rsidRPr="00704852" w:rsidRDefault="002F086C" w:rsidP="00704852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</w:t>
            </w:r>
            <w:r w:rsidR="00704852" w:rsidRPr="00704852">
              <w:rPr>
                <w:rFonts w:ascii="Times New Roman" w:hAnsi="Times New Roman" w:cs="Times New Roman"/>
                <w:sz w:val="24"/>
                <w:szCs w:val="24"/>
              </w:rPr>
              <w:t xml:space="preserve">Time to </w:t>
            </w:r>
            <w:r w:rsidR="00704852">
              <w:rPr>
                <w:rFonts w:ascii="Times New Roman" w:hAnsi="Times New Roman" w:cs="Times New Roman"/>
                <w:sz w:val="24"/>
                <w:szCs w:val="24"/>
              </w:rPr>
              <w:t>Symptom Resolution</w:t>
            </w:r>
          </w:p>
        </w:tc>
        <w:tc>
          <w:tcPr>
            <w:tcW w:w="2430" w:type="dxa"/>
          </w:tcPr>
          <w:p w14:paraId="7A604D90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5B8C8246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386EA619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4852" w:rsidRPr="00704852" w14:paraId="2208F2ED" w14:textId="77777777" w:rsidTr="002F086C">
        <w:tc>
          <w:tcPr>
            <w:tcW w:w="3055" w:type="dxa"/>
          </w:tcPr>
          <w:p w14:paraId="41D68AA7" w14:textId="1AA576DD" w:rsidR="00704852" w:rsidRPr="00704852" w:rsidRDefault="002F086C" w:rsidP="002F086C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</w:t>
            </w:r>
            <w:r w:rsidR="00704852" w:rsidRPr="00704852">
              <w:rPr>
                <w:rFonts w:ascii="Times New Roman" w:hAnsi="Times New Roman" w:cs="Times New Roman"/>
                <w:sz w:val="24"/>
                <w:szCs w:val="24"/>
              </w:rPr>
              <w:t>Time to Return to Pla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18 to 22 years of age)</w:t>
            </w:r>
          </w:p>
        </w:tc>
        <w:tc>
          <w:tcPr>
            <w:tcW w:w="2430" w:type="dxa"/>
          </w:tcPr>
          <w:p w14:paraId="5E921251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24D58B9D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2F59C5E0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4852" w:rsidRPr="00704852" w14:paraId="4BBF6F86" w14:textId="77777777" w:rsidTr="002F086C">
        <w:tc>
          <w:tcPr>
            <w:tcW w:w="3055" w:type="dxa"/>
          </w:tcPr>
          <w:p w14:paraId="4C5C2BB0" w14:textId="77777777" w:rsidR="00704852" w:rsidRPr="00704852" w:rsidRDefault="00704852" w:rsidP="00704852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Hospitalized</w:t>
            </w:r>
          </w:p>
        </w:tc>
        <w:tc>
          <w:tcPr>
            <w:tcW w:w="2430" w:type="dxa"/>
          </w:tcPr>
          <w:p w14:paraId="0704E49E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61C34788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1B9C06D9" w14:textId="77777777" w:rsidR="00704852" w:rsidRPr="00704852" w:rsidRDefault="00704852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3911D403" w14:textId="77777777" w:rsidTr="002F086C">
        <w:tc>
          <w:tcPr>
            <w:tcW w:w="3055" w:type="dxa"/>
          </w:tcPr>
          <w:p w14:paraId="51D44133" w14:textId="19B9A770" w:rsidR="00FD5B3A" w:rsidRDefault="00FD5B3A" w:rsidP="00FD5B3A">
            <w:pPr>
              <w:jc w:val="righ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Received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 xml:space="preserve"> Post-TBI Examination</w:t>
            </w:r>
          </w:p>
        </w:tc>
        <w:tc>
          <w:tcPr>
            <w:tcW w:w="2430" w:type="dxa"/>
          </w:tcPr>
          <w:p w14:paraId="56D6154C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6DFBE14B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72FEEE88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45404011" w14:textId="77777777" w:rsidTr="002F086C">
        <w:tc>
          <w:tcPr>
            <w:tcW w:w="3055" w:type="dxa"/>
          </w:tcPr>
          <w:p w14:paraId="7BFF539F" w14:textId="02593328" w:rsidR="00FD5B3A" w:rsidRDefault="00FD5B3A" w:rsidP="00FD5B3A">
            <w:pPr>
              <w:jc w:val="righ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Received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 xml:space="preserve"> TBI Diagnosis</w:t>
            </w:r>
          </w:p>
        </w:tc>
        <w:tc>
          <w:tcPr>
            <w:tcW w:w="2430" w:type="dxa"/>
          </w:tcPr>
          <w:p w14:paraId="0D38077B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983B1F5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0C4EC74B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1D9843DA" w14:textId="77777777" w:rsidTr="00FD5B3A">
        <w:trPr>
          <w:trHeight w:val="1403"/>
        </w:trPr>
        <w:tc>
          <w:tcPr>
            <w:tcW w:w="3055" w:type="dxa"/>
          </w:tcPr>
          <w:p w14:paraId="4CE6B261" w14:textId="2A8835D2" w:rsidR="00FD5B3A" w:rsidRDefault="00FD5B3A" w:rsidP="00FD5B3A">
            <w:pPr>
              <w:jc w:val="righ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Reason for Not Seeking Care Other Than Perception that TBI was Not Serious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430" w:type="dxa"/>
          </w:tcPr>
          <w:p w14:paraId="495603C9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03DC19FA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2DDD4B23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2FB362DB" w14:textId="77777777" w:rsidTr="002F086C">
        <w:tc>
          <w:tcPr>
            <w:tcW w:w="3055" w:type="dxa"/>
          </w:tcPr>
          <w:p w14:paraId="756FB644" w14:textId="76167D5B" w:rsidR="00FD5B3A" w:rsidRDefault="00FD5B3A" w:rsidP="00FD5B3A">
            <w:pPr>
              <w:jc w:val="righ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Extent of Impact: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>Social Functioning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2430" w:type="dxa"/>
          </w:tcPr>
          <w:p w14:paraId="59B0581F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5D317C32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4E766953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69E9E74F" w14:textId="77777777" w:rsidTr="002F086C">
        <w:tc>
          <w:tcPr>
            <w:tcW w:w="3055" w:type="dxa"/>
          </w:tcPr>
          <w:p w14:paraId="0FE42CE6" w14:textId="57D406DD" w:rsidR="00FD5B3A" w:rsidRDefault="00FD5B3A" w:rsidP="00FD5B3A">
            <w:pPr>
              <w:jc w:val="right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Extent of Impact: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>Work Functioning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2430" w:type="dxa"/>
          </w:tcPr>
          <w:p w14:paraId="3F9B3604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407415B7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4071D44A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6E86B594" w14:textId="77777777" w:rsidTr="002F086C">
        <w:tc>
          <w:tcPr>
            <w:tcW w:w="3055" w:type="dxa"/>
          </w:tcPr>
          <w:p w14:paraId="0A264678" w14:textId="77777777" w:rsidR="00FD5B3A" w:rsidRPr="00704852" w:rsidRDefault="00FD5B3A" w:rsidP="00FD5B3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dolescents</w:t>
            </w:r>
          </w:p>
        </w:tc>
        <w:tc>
          <w:tcPr>
            <w:tcW w:w="2430" w:type="dxa"/>
          </w:tcPr>
          <w:p w14:paraId="796A1473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759F7C15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026818A9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65208395" w14:textId="77777777" w:rsidTr="002F086C">
        <w:tc>
          <w:tcPr>
            <w:tcW w:w="3055" w:type="dxa"/>
          </w:tcPr>
          <w:p w14:paraId="40F0D2B9" w14:textId="58CDB17C" w:rsidR="00FD5B3A" w:rsidRPr="00704852" w:rsidRDefault="00FD5B3A" w:rsidP="00FD5B3A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 xml:space="preserve">Time t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ymptom Resolution</w:t>
            </w:r>
          </w:p>
        </w:tc>
        <w:tc>
          <w:tcPr>
            <w:tcW w:w="2430" w:type="dxa"/>
          </w:tcPr>
          <w:p w14:paraId="71D0D999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7438ACFA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3D50F053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71C8E12D" w14:textId="77777777" w:rsidTr="002F086C">
        <w:tc>
          <w:tcPr>
            <w:tcW w:w="3055" w:type="dxa"/>
          </w:tcPr>
          <w:p w14:paraId="2B64C665" w14:textId="363669A2" w:rsidR="00FD5B3A" w:rsidRPr="00704852" w:rsidRDefault="00FD5B3A" w:rsidP="00FD5B3A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>Time to Return to Play</w:t>
            </w:r>
          </w:p>
        </w:tc>
        <w:tc>
          <w:tcPr>
            <w:tcW w:w="2430" w:type="dxa"/>
          </w:tcPr>
          <w:p w14:paraId="541BCD4F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49A02784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2018C84C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488A3F01" w14:textId="77777777" w:rsidTr="002F086C">
        <w:tc>
          <w:tcPr>
            <w:tcW w:w="3055" w:type="dxa"/>
          </w:tcPr>
          <w:p w14:paraId="427365D2" w14:textId="77777777" w:rsidR="00FD5B3A" w:rsidRPr="00704852" w:rsidRDefault="00FD5B3A" w:rsidP="00FD5B3A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Hospitalized</w:t>
            </w:r>
          </w:p>
        </w:tc>
        <w:tc>
          <w:tcPr>
            <w:tcW w:w="2430" w:type="dxa"/>
          </w:tcPr>
          <w:p w14:paraId="60160779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48299329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7DFF5C70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1AF8B461" w14:textId="77777777" w:rsidTr="002F086C">
        <w:tc>
          <w:tcPr>
            <w:tcW w:w="3055" w:type="dxa"/>
          </w:tcPr>
          <w:p w14:paraId="50693A0E" w14:textId="77777777" w:rsidR="00FD5B3A" w:rsidRPr="00704852" w:rsidRDefault="00FD5B3A" w:rsidP="00FD5B3A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rcent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>Checked Out For TBI</w:t>
            </w:r>
          </w:p>
        </w:tc>
        <w:tc>
          <w:tcPr>
            <w:tcW w:w="2430" w:type="dxa"/>
          </w:tcPr>
          <w:p w14:paraId="6FE4FC28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EAA78E7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2CECFED3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4B3F8F49" w14:textId="77777777" w:rsidTr="002F086C">
        <w:tc>
          <w:tcPr>
            <w:tcW w:w="3055" w:type="dxa"/>
          </w:tcPr>
          <w:p w14:paraId="522CAAE7" w14:textId="300FA214" w:rsidR="00FD5B3A" w:rsidRPr="00704852" w:rsidRDefault="00FD5B3A" w:rsidP="00FD5B3A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ercent Reason for Not Telling Other Than Perception TBI was Not Serious or Did Not Realize They Were Hurt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2430" w:type="dxa"/>
          </w:tcPr>
          <w:p w14:paraId="16A54C91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5E7718B0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19FAF2C1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0A3716B1" w14:textId="77777777" w:rsidTr="002F086C">
        <w:tc>
          <w:tcPr>
            <w:tcW w:w="3055" w:type="dxa"/>
          </w:tcPr>
          <w:p w14:paraId="6068ADB2" w14:textId="5647E32B" w:rsidR="00FD5B3A" w:rsidRPr="00704852" w:rsidRDefault="00FD5B3A" w:rsidP="00FD5B3A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Extent of Impact: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>Social Functioning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2430" w:type="dxa"/>
          </w:tcPr>
          <w:p w14:paraId="2ADC7F20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6805B2F5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3DAF5405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5B3A" w:rsidRPr="00704852" w14:paraId="4F337B3C" w14:textId="77777777" w:rsidTr="002F086C">
        <w:tc>
          <w:tcPr>
            <w:tcW w:w="3055" w:type="dxa"/>
          </w:tcPr>
          <w:p w14:paraId="7E6E33BA" w14:textId="39CB2266" w:rsidR="00FD5B3A" w:rsidRPr="00704852" w:rsidRDefault="00FD5B3A" w:rsidP="00FD5B3A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Extent of Impact: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>School Activities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2430" w:type="dxa"/>
          </w:tcPr>
          <w:p w14:paraId="64C365F2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72AED06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04D3DF8B" w14:textId="77777777" w:rsidR="00FD5B3A" w:rsidRPr="00704852" w:rsidRDefault="00FD5B3A" w:rsidP="00FD5B3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04433A6" w14:textId="63AB4BB3" w:rsidR="00833199" w:rsidRDefault="00833199" w:rsidP="006F40F5">
      <w:pPr>
        <w:spacing w:after="0"/>
        <w:rPr>
          <w:sz w:val="18"/>
          <w:szCs w:val="18"/>
        </w:rPr>
      </w:pPr>
      <w:r>
        <w:rPr>
          <w:sz w:val="18"/>
          <w:szCs w:val="18"/>
          <w:vertAlign w:val="superscript"/>
        </w:rPr>
        <w:t>a</w:t>
      </w:r>
      <w:r w:rsidR="006F40F5" w:rsidRPr="002F086C">
        <w:rPr>
          <w:sz w:val="18"/>
          <w:szCs w:val="18"/>
          <w:vertAlign w:val="superscript"/>
        </w:rPr>
        <w:t xml:space="preserve"> </w:t>
      </w:r>
      <w:r w:rsidR="006F40F5" w:rsidRPr="002F086C">
        <w:rPr>
          <w:sz w:val="18"/>
          <w:szCs w:val="18"/>
        </w:rPr>
        <w:t>Stati</w:t>
      </w:r>
      <w:r w:rsidR="00D93257">
        <w:rPr>
          <w:sz w:val="18"/>
          <w:szCs w:val="18"/>
        </w:rPr>
        <w:t>stically significantly differences</w:t>
      </w:r>
      <w:r w:rsidR="002F086C" w:rsidRPr="002F086C">
        <w:rPr>
          <w:sz w:val="18"/>
          <w:szCs w:val="18"/>
        </w:rPr>
        <w:t xml:space="preserve"> between</w:t>
      </w:r>
      <w:r w:rsidR="006F40F5" w:rsidRPr="002F086C">
        <w:rPr>
          <w:sz w:val="18"/>
          <w:szCs w:val="18"/>
        </w:rPr>
        <w:t xml:space="preserve"> groups indicated by superscripts</w:t>
      </w:r>
    </w:p>
    <w:p w14:paraId="050B9F4B" w14:textId="090514F0" w:rsidR="006F40F5" w:rsidRPr="002F086C" w:rsidRDefault="00833199" w:rsidP="006F40F5">
      <w:pPr>
        <w:spacing w:after="0"/>
        <w:rPr>
          <w:sz w:val="18"/>
          <w:szCs w:val="18"/>
        </w:rPr>
      </w:pPr>
      <w:r>
        <w:rPr>
          <w:sz w:val="18"/>
          <w:szCs w:val="18"/>
          <w:vertAlign w:val="superscript"/>
        </w:rPr>
        <w:t xml:space="preserve">b </w:t>
      </w:r>
      <w:r w:rsidRPr="00833199">
        <w:rPr>
          <w:sz w:val="18"/>
          <w:szCs w:val="18"/>
        </w:rPr>
        <w:t>Among those who did not seek care or tell anyone about their TBI</w:t>
      </w:r>
      <w:r w:rsidR="006F40F5" w:rsidRPr="002F086C">
        <w:rPr>
          <w:sz w:val="18"/>
          <w:szCs w:val="18"/>
        </w:rPr>
        <w:t xml:space="preserve"> </w:t>
      </w:r>
    </w:p>
    <w:p w14:paraId="29EAA257" w14:textId="73E5378B" w:rsidR="006F40F5" w:rsidRPr="002F086C" w:rsidRDefault="00833199" w:rsidP="006F40F5">
      <w:pPr>
        <w:spacing w:after="0"/>
        <w:rPr>
          <w:sz w:val="18"/>
          <w:szCs w:val="18"/>
        </w:rPr>
      </w:pPr>
      <w:r>
        <w:rPr>
          <w:sz w:val="18"/>
          <w:szCs w:val="18"/>
          <w:vertAlign w:val="superscript"/>
        </w:rPr>
        <w:t>c</w:t>
      </w:r>
      <w:r w:rsidR="00185A3F">
        <w:rPr>
          <w:sz w:val="18"/>
          <w:szCs w:val="18"/>
          <w:vertAlign w:val="superscript"/>
        </w:rPr>
        <w:t xml:space="preserve"> </w:t>
      </w:r>
      <w:r w:rsidR="006F40F5" w:rsidRPr="002F086C">
        <w:rPr>
          <w:sz w:val="18"/>
          <w:szCs w:val="18"/>
        </w:rPr>
        <w:t>Subsequent functioning measured using questions adapted from the Short Form Health Survey (SF-36)</w:t>
      </w:r>
      <w:r w:rsidR="002F086C" w:rsidRPr="002F086C">
        <w:rPr>
          <w:sz w:val="18"/>
          <w:szCs w:val="18"/>
        </w:rPr>
        <w:t>, range is 1 - 5</w:t>
      </w:r>
      <w:r w:rsidR="006F40F5" w:rsidRPr="002F086C">
        <w:rPr>
          <w:sz w:val="18"/>
          <w:szCs w:val="18"/>
        </w:rPr>
        <w:t xml:space="preserve"> </w:t>
      </w:r>
      <w:r w:rsidR="006F40F5" w:rsidRPr="002F086C">
        <w:rPr>
          <w:sz w:val="18"/>
          <w:szCs w:val="18"/>
        </w:rPr>
        <w:fldChar w:fldCharType="begin"/>
      </w:r>
      <w:r w:rsidR="000A5E4B" w:rsidRPr="002F086C">
        <w:rPr>
          <w:sz w:val="18"/>
          <w:szCs w:val="18"/>
        </w:rPr>
        <w:instrText xml:space="preserve"> ADDIN EN.CITE &lt;EndNote&gt;&lt;Cite&gt;&lt;Author&gt;Ware&lt;/Author&gt;&lt;Year&gt;1992&lt;/Year&gt;&lt;RecNum&gt;8&lt;/RecNum&gt;&lt;DisplayText&gt;(1)&lt;/DisplayText&gt;&lt;record&gt;&lt;rec-number&gt;8&lt;/rec-number&gt;&lt;foreign-keys&gt;&lt;key app="EN" db-id="df5sdazt50srabe0seaxzz55tt5x9e22zar9" timestamp="1501100847"&gt;8&lt;/key&gt;&lt;/foreign-keys&gt;&lt;ref-type name="Journal Article"&gt;17&lt;/ref-type&gt;&lt;contributors&gt;&lt;authors&gt;&lt;author&gt;Ware, J.E.&lt;/author&gt;&lt;author&gt;Sherbourne, C.D.&lt;/author&gt;&lt;/authors&gt;&lt;/contributors&gt;&lt;titles&gt;&lt;title&gt;The MOS 36-item Short-Form Health Survey (SF-36): I. Conceptual framework and item selection&lt;/title&gt;&lt;secondary-title&gt;Medical Care&lt;/secondary-title&gt;&lt;/titles&gt;&lt;periodical&gt;&lt;full-title&gt;Medical Care&lt;/full-title&gt;&lt;/periodical&gt;&lt;pages&gt;473-483&lt;/pages&gt;&lt;volume&gt;30&lt;/volume&gt;&lt;dates&gt;&lt;year&gt;1992&lt;/year&gt;&lt;/dates&gt;&lt;urls&gt;&lt;/urls&gt;&lt;/record&gt;&lt;/Cite&gt;&lt;/EndNote&gt;</w:instrText>
      </w:r>
      <w:r w:rsidR="006F40F5" w:rsidRPr="002F086C">
        <w:rPr>
          <w:sz w:val="18"/>
          <w:szCs w:val="18"/>
        </w:rPr>
        <w:fldChar w:fldCharType="separate"/>
      </w:r>
      <w:r w:rsidR="000A5E4B" w:rsidRPr="002F086C">
        <w:rPr>
          <w:noProof/>
          <w:sz w:val="18"/>
          <w:szCs w:val="18"/>
        </w:rPr>
        <w:t>(1)</w:t>
      </w:r>
      <w:r w:rsidR="006F40F5" w:rsidRPr="002F086C">
        <w:rPr>
          <w:sz w:val="18"/>
          <w:szCs w:val="18"/>
        </w:rPr>
        <w:fldChar w:fldCharType="end"/>
      </w:r>
      <w:r w:rsidR="006F40F5" w:rsidRPr="002F086C">
        <w:rPr>
          <w:sz w:val="18"/>
          <w:szCs w:val="18"/>
        </w:rPr>
        <w:t>.</w:t>
      </w:r>
    </w:p>
    <w:p w14:paraId="2962AFE2" w14:textId="77777777" w:rsidR="006F40F5" w:rsidRDefault="006F40F5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A02477E" w14:textId="1EFAE416" w:rsidR="006F40F5" w:rsidRPr="004B34CB" w:rsidRDefault="006F40F5" w:rsidP="006F40F5">
      <w:pPr>
        <w:rPr>
          <w:rFonts w:ascii="Times New Roman" w:hAnsi="Times New Roman" w:cs="Times New Roman"/>
          <w:b/>
          <w:sz w:val="24"/>
          <w:szCs w:val="24"/>
        </w:rPr>
      </w:pPr>
      <w:r w:rsidRPr="004B34CB">
        <w:rPr>
          <w:rFonts w:ascii="Times New Roman" w:hAnsi="Times New Roman" w:cs="Times New Roman"/>
          <w:b/>
          <w:sz w:val="24"/>
          <w:szCs w:val="24"/>
        </w:rPr>
        <w:t xml:space="preserve">Table 2. Associations </w:t>
      </w:r>
      <w:r w:rsidR="008721C4">
        <w:rPr>
          <w:rFonts w:ascii="Times New Roman" w:hAnsi="Times New Roman" w:cs="Times New Roman"/>
          <w:b/>
          <w:sz w:val="24"/>
          <w:szCs w:val="24"/>
        </w:rPr>
        <w:t>with</w:t>
      </w:r>
      <w:r w:rsidRPr="004B34C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D5B3A">
        <w:rPr>
          <w:rFonts w:ascii="Times New Roman" w:hAnsi="Times New Roman" w:cs="Times New Roman"/>
          <w:b/>
          <w:sz w:val="24"/>
          <w:szCs w:val="24"/>
        </w:rPr>
        <w:t>Indicators of Severity</w:t>
      </w:r>
      <w:r w:rsidRPr="004B34CB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D128EA">
        <w:rPr>
          <w:rFonts w:ascii="Times New Roman" w:hAnsi="Times New Roman" w:cs="Times New Roman"/>
          <w:b/>
          <w:sz w:val="24"/>
          <w:szCs w:val="24"/>
        </w:rPr>
        <w:t>TBI</w:t>
      </w:r>
      <w:r w:rsidR="008010A8" w:rsidRPr="004B34C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33199">
        <w:rPr>
          <w:rFonts w:ascii="Times New Roman" w:hAnsi="Times New Roman" w:cs="Times New Roman"/>
          <w:b/>
          <w:sz w:val="24"/>
          <w:szCs w:val="24"/>
        </w:rPr>
        <w:t xml:space="preserve">(Tier 3: Probable, Tier 2: Possible, Tier 1: Delayed Possible) </w:t>
      </w:r>
      <w:r w:rsidR="004B34CB">
        <w:rPr>
          <w:rFonts w:ascii="Times New Roman" w:hAnsi="Times New Roman" w:cs="Times New Roman"/>
          <w:b/>
          <w:sz w:val="24"/>
          <w:szCs w:val="24"/>
        </w:rPr>
        <w:t>Compared to</w:t>
      </w:r>
      <w:r w:rsidR="008010A8" w:rsidRPr="004B34CB">
        <w:rPr>
          <w:rFonts w:ascii="Times New Roman" w:hAnsi="Times New Roman" w:cs="Times New Roman"/>
          <w:b/>
          <w:sz w:val="24"/>
          <w:szCs w:val="24"/>
        </w:rPr>
        <w:t xml:space="preserve"> Non-Cases</w:t>
      </w:r>
      <w:r w:rsidR="004B34CB" w:rsidRPr="004B34CB">
        <w:rPr>
          <w:rFonts w:ascii="Times New Roman" w:hAnsi="Times New Roman" w:cs="Times New Roman"/>
          <w:b/>
          <w:sz w:val="24"/>
          <w:szCs w:val="24"/>
          <w:vertAlign w:val="superscript"/>
        </w:rPr>
        <w:t>a</w:t>
      </w:r>
    </w:p>
    <w:tbl>
      <w:tblPr>
        <w:tblStyle w:val="TableGrid"/>
        <w:tblW w:w="10165" w:type="dxa"/>
        <w:tblLook w:val="04A0" w:firstRow="1" w:lastRow="0" w:firstColumn="1" w:lastColumn="0" w:noHBand="0" w:noVBand="1"/>
      </w:tblPr>
      <w:tblGrid>
        <w:gridCol w:w="2605"/>
        <w:gridCol w:w="3420"/>
        <w:gridCol w:w="4140"/>
      </w:tblGrid>
      <w:tr w:rsidR="008010A8" w:rsidRPr="00704852" w14:paraId="3613C1A1" w14:textId="77777777" w:rsidTr="008010A8">
        <w:tc>
          <w:tcPr>
            <w:tcW w:w="2605" w:type="dxa"/>
          </w:tcPr>
          <w:p w14:paraId="547D972C" w14:textId="179E2F45" w:rsidR="008010A8" w:rsidRPr="00704852" w:rsidRDefault="00FD5B3A" w:rsidP="005D756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Indicators of</w:t>
            </w:r>
            <w:r w:rsidRPr="0070485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Injury </w:t>
            </w:r>
            <w:r w:rsidRPr="00704852">
              <w:rPr>
                <w:rFonts w:ascii="Times New Roman" w:hAnsi="Times New Roman" w:cs="Times New Roman"/>
                <w:b/>
                <w:sz w:val="24"/>
                <w:szCs w:val="24"/>
              </w:rPr>
              <w:t>Severity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/</w:t>
            </w:r>
            <w:r w:rsidRPr="00FD5B3A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Interview Type</w:t>
            </w:r>
          </w:p>
        </w:tc>
        <w:tc>
          <w:tcPr>
            <w:tcW w:w="3420" w:type="dxa"/>
          </w:tcPr>
          <w:p w14:paraId="711D4A20" w14:textId="4613943A" w:rsidR="008010A8" w:rsidRPr="00704852" w:rsidRDefault="00D128EA" w:rsidP="006D413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BI</w:t>
            </w:r>
            <w:r w:rsidR="008010A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(</w:t>
            </w:r>
            <w:r w:rsidR="006D413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edian </w:t>
            </w:r>
            <w:r w:rsidR="008010A8">
              <w:rPr>
                <w:rFonts w:ascii="Times New Roman" w:hAnsi="Times New Roman" w:cs="Times New Roman"/>
                <w:b/>
                <w:sz w:val="24"/>
                <w:szCs w:val="24"/>
              </w:rPr>
              <w:t>or %)</w:t>
            </w:r>
            <w:r w:rsidR="008010A8" w:rsidRPr="008010A8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 </w:t>
            </w:r>
            <w:r w:rsidR="004B34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4140" w:type="dxa"/>
          </w:tcPr>
          <w:p w14:paraId="0BB190FC" w14:textId="4BF7FACE" w:rsidR="008010A8" w:rsidRPr="00704852" w:rsidRDefault="008010A8" w:rsidP="006D413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n-Cases (</w:t>
            </w:r>
            <w:r w:rsidR="006D413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edian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or %)</w:t>
            </w:r>
            <w:r w:rsidR="004B34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 b</w:t>
            </w:r>
          </w:p>
        </w:tc>
      </w:tr>
      <w:tr w:rsidR="008010A8" w:rsidRPr="00704852" w14:paraId="315D5DC1" w14:textId="77777777" w:rsidTr="008010A8">
        <w:tc>
          <w:tcPr>
            <w:tcW w:w="2605" w:type="dxa"/>
          </w:tcPr>
          <w:p w14:paraId="6324CC4B" w14:textId="77777777" w:rsidR="008010A8" w:rsidRPr="00704852" w:rsidRDefault="008010A8" w:rsidP="005D7564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704852">
              <w:rPr>
                <w:rFonts w:ascii="Times New Roman" w:hAnsi="Times New Roman" w:cs="Times New Roman"/>
                <w:i/>
                <w:sz w:val="24"/>
                <w:szCs w:val="24"/>
              </w:rPr>
              <w:t>Adult/Proxy</w:t>
            </w:r>
          </w:p>
        </w:tc>
        <w:tc>
          <w:tcPr>
            <w:tcW w:w="3420" w:type="dxa"/>
          </w:tcPr>
          <w:p w14:paraId="15BE4CB7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4091B86F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550E9A38" w14:textId="77777777" w:rsidTr="008010A8">
        <w:tc>
          <w:tcPr>
            <w:tcW w:w="2605" w:type="dxa"/>
          </w:tcPr>
          <w:p w14:paraId="65E29060" w14:textId="77777777" w:rsidR="008010A8" w:rsidRPr="00704852" w:rsidRDefault="008010A8" w:rsidP="00833199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Received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 xml:space="preserve"> Post-TBI Examination</w:t>
            </w:r>
          </w:p>
        </w:tc>
        <w:tc>
          <w:tcPr>
            <w:tcW w:w="3420" w:type="dxa"/>
          </w:tcPr>
          <w:p w14:paraId="3FC995DB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3386CA60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3FCD08F6" w14:textId="77777777" w:rsidTr="008010A8">
        <w:tc>
          <w:tcPr>
            <w:tcW w:w="2605" w:type="dxa"/>
          </w:tcPr>
          <w:p w14:paraId="2C3F2BEA" w14:textId="77777777" w:rsidR="008010A8" w:rsidRPr="00704852" w:rsidRDefault="008010A8" w:rsidP="00833199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Received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 xml:space="preserve"> TBI Diagnosis</w:t>
            </w:r>
          </w:p>
        </w:tc>
        <w:tc>
          <w:tcPr>
            <w:tcW w:w="3420" w:type="dxa"/>
          </w:tcPr>
          <w:p w14:paraId="0E84741F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0A678103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630021A5" w14:textId="77777777" w:rsidTr="008010A8">
        <w:tc>
          <w:tcPr>
            <w:tcW w:w="2605" w:type="dxa"/>
          </w:tcPr>
          <w:p w14:paraId="37DD9A09" w14:textId="532D7531" w:rsidR="008010A8" w:rsidRPr="00704852" w:rsidRDefault="00FD5B3A" w:rsidP="00833199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Reason for Not Seeking Care Other Than Perception that TBI was Not Serious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3420" w:type="dxa"/>
          </w:tcPr>
          <w:p w14:paraId="4B6B2ED9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69F12407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2F85FC10" w14:textId="77777777" w:rsidTr="008010A8">
        <w:tc>
          <w:tcPr>
            <w:tcW w:w="2605" w:type="dxa"/>
          </w:tcPr>
          <w:p w14:paraId="17178F82" w14:textId="03963524" w:rsidR="008010A8" w:rsidRPr="00704852" w:rsidRDefault="002F086C" w:rsidP="00833199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</w:t>
            </w:r>
            <w:r w:rsidR="008010A8">
              <w:rPr>
                <w:rFonts w:ascii="Times New Roman" w:hAnsi="Times New Roman" w:cs="Times New Roman"/>
                <w:sz w:val="24"/>
                <w:szCs w:val="24"/>
              </w:rPr>
              <w:t xml:space="preserve">Extent of Impact: </w:t>
            </w:r>
            <w:r w:rsidR="008010A8" w:rsidRPr="00704852">
              <w:rPr>
                <w:rFonts w:ascii="Times New Roman" w:hAnsi="Times New Roman" w:cs="Times New Roman"/>
                <w:sz w:val="24"/>
                <w:szCs w:val="24"/>
              </w:rPr>
              <w:t>Social Functioning</w:t>
            </w:r>
            <w:r w:rsidR="0083319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3420" w:type="dxa"/>
          </w:tcPr>
          <w:p w14:paraId="7DE93C86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77C3D9C3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77CE9A65" w14:textId="77777777" w:rsidTr="008010A8">
        <w:tc>
          <w:tcPr>
            <w:tcW w:w="2605" w:type="dxa"/>
          </w:tcPr>
          <w:p w14:paraId="4223ACC8" w14:textId="5FD71F75" w:rsidR="008010A8" w:rsidRPr="00704852" w:rsidRDefault="002F086C" w:rsidP="00833199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</w:t>
            </w:r>
            <w:r w:rsidR="008010A8">
              <w:rPr>
                <w:rFonts w:ascii="Times New Roman" w:hAnsi="Times New Roman" w:cs="Times New Roman"/>
                <w:sz w:val="24"/>
                <w:szCs w:val="24"/>
              </w:rPr>
              <w:t xml:space="preserve">Extent of Impact: </w:t>
            </w:r>
            <w:r w:rsidR="008010A8" w:rsidRPr="00704852">
              <w:rPr>
                <w:rFonts w:ascii="Times New Roman" w:hAnsi="Times New Roman" w:cs="Times New Roman"/>
                <w:sz w:val="24"/>
                <w:szCs w:val="24"/>
              </w:rPr>
              <w:t>Work Functioning</w:t>
            </w:r>
            <w:r w:rsidR="0083319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3420" w:type="dxa"/>
          </w:tcPr>
          <w:p w14:paraId="6DA84C9F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6C90530A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1031B041" w14:textId="77777777" w:rsidTr="008010A8">
        <w:tc>
          <w:tcPr>
            <w:tcW w:w="2605" w:type="dxa"/>
          </w:tcPr>
          <w:p w14:paraId="4C0606F5" w14:textId="77777777" w:rsidR="008010A8" w:rsidRPr="00704852" w:rsidRDefault="008010A8" w:rsidP="005D7564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dolescent</w:t>
            </w:r>
          </w:p>
        </w:tc>
        <w:tc>
          <w:tcPr>
            <w:tcW w:w="3420" w:type="dxa"/>
          </w:tcPr>
          <w:p w14:paraId="1E45BEFF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74BCF5E1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0B5FFBEE" w14:textId="77777777" w:rsidTr="008010A8">
        <w:tc>
          <w:tcPr>
            <w:tcW w:w="2605" w:type="dxa"/>
          </w:tcPr>
          <w:p w14:paraId="5D43564C" w14:textId="77777777" w:rsidR="008010A8" w:rsidRPr="00704852" w:rsidRDefault="008010A8" w:rsidP="00833199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>Checked Out For TBI</w:t>
            </w:r>
          </w:p>
        </w:tc>
        <w:tc>
          <w:tcPr>
            <w:tcW w:w="3420" w:type="dxa"/>
          </w:tcPr>
          <w:p w14:paraId="7B5293A6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29F732AE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53BFAF9B" w14:textId="77777777" w:rsidTr="008010A8">
        <w:tc>
          <w:tcPr>
            <w:tcW w:w="2605" w:type="dxa"/>
          </w:tcPr>
          <w:p w14:paraId="7C508E35" w14:textId="34D2125F" w:rsidR="008010A8" w:rsidRPr="00704852" w:rsidRDefault="00FD5B3A" w:rsidP="006416F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 Reason for Not Telling Other Than Perception TBI was Not Serious or Did Not Realize They Were Hurt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3420" w:type="dxa"/>
          </w:tcPr>
          <w:p w14:paraId="396C82A9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12DD6D88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147A8BB2" w14:textId="77777777" w:rsidTr="008010A8">
        <w:tc>
          <w:tcPr>
            <w:tcW w:w="2605" w:type="dxa"/>
          </w:tcPr>
          <w:p w14:paraId="7BC0A5CC" w14:textId="190A8149" w:rsidR="008010A8" w:rsidRPr="00704852" w:rsidRDefault="002F086C" w:rsidP="00833199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</w:t>
            </w:r>
            <w:r w:rsidR="008010A8">
              <w:rPr>
                <w:rFonts w:ascii="Times New Roman" w:hAnsi="Times New Roman" w:cs="Times New Roman"/>
                <w:sz w:val="24"/>
                <w:szCs w:val="24"/>
              </w:rPr>
              <w:t xml:space="preserve">Extent of Impact: </w:t>
            </w:r>
            <w:r w:rsidR="008010A8" w:rsidRPr="00704852">
              <w:rPr>
                <w:rFonts w:ascii="Times New Roman" w:hAnsi="Times New Roman" w:cs="Times New Roman"/>
                <w:sz w:val="24"/>
                <w:szCs w:val="24"/>
              </w:rPr>
              <w:t>Social Functioning</w:t>
            </w:r>
            <w:r w:rsidR="0083319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3420" w:type="dxa"/>
          </w:tcPr>
          <w:p w14:paraId="28A570CE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6DE565AD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010A8" w:rsidRPr="00704852" w14:paraId="5CD11550" w14:textId="77777777" w:rsidTr="008010A8">
        <w:tc>
          <w:tcPr>
            <w:tcW w:w="2605" w:type="dxa"/>
          </w:tcPr>
          <w:p w14:paraId="3C4DEA3B" w14:textId="1EDC23C9" w:rsidR="008010A8" w:rsidRPr="00704852" w:rsidRDefault="002F086C" w:rsidP="00833199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</w:t>
            </w:r>
            <w:r w:rsidR="008010A8">
              <w:rPr>
                <w:rFonts w:ascii="Times New Roman" w:hAnsi="Times New Roman" w:cs="Times New Roman"/>
                <w:sz w:val="24"/>
                <w:szCs w:val="24"/>
              </w:rPr>
              <w:t xml:space="preserve">Extent of Impact: </w:t>
            </w:r>
            <w:r w:rsidR="008010A8" w:rsidRPr="00704852">
              <w:rPr>
                <w:rFonts w:ascii="Times New Roman" w:hAnsi="Times New Roman" w:cs="Times New Roman"/>
                <w:sz w:val="24"/>
                <w:szCs w:val="24"/>
              </w:rPr>
              <w:t>School Activities</w:t>
            </w:r>
            <w:r w:rsidR="0083319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3420" w:type="dxa"/>
          </w:tcPr>
          <w:p w14:paraId="141FA69D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</w:tcPr>
          <w:p w14:paraId="1D478BF6" w14:textId="77777777" w:rsidR="008010A8" w:rsidRPr="00704852" w:rsidRDefault="008010A8" w:rsidP="005D756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C2B79B3" w14:textId="77777777" w:rsidR="004B34CB" w:rsidRPr="002F086C" w:rsidRDefault="004B34CB" w:rsidP="004B34CB">
      <w:pPr>
        <w:spacing w:after="0"/>
        <w:rPr>
          <w:sz w:val="18"/>
          <w:szCs w:val="18"/>
        </w:rPr>
      </w:pPr>
      <w:r w:rsidRPr="002F086C">
        <w:rPr>
          <w:sz w:val="18"/>
          <w:szCs w:val="18"/>
          <w:vertAlign w:val="superscript"/>
        </w:rPr>
        <w:t>a</w:t>
      </w:r>
      <w:r w:rsidRPr="002F086C">
        <w:rPr>
          <w:sz w:val="18"/>
          <w:szCs w:val="18"/>
        </w:rPr>
        <w:t xml:space="preserve"> Non-cases refer to head injury for which no symptoms were endorsed</w:t>
      </w:r>
    </w:p>
    <w:p w14:paraId="0AE8A77D" w14:textId="70E067E8" w:rsidR="008010A8" w:rsidRDefault="004B34CB" w:rsidP="008010A8">
      <w:pPr>
        <w:spacing w:after="0"/>
        <w:rPr>
          <w:sz w:val="18"/>
          <w:szCs w:val="18"/>
        </w:rPr>
      </w:pPr>
      <w:r w:rsidRPr="002F086C">
        <w:rPr>
          <w:sz w:val="18"/>
          <w:szCs w:val="18"/>
          <w:vertAlign w:val="superscript"/>
        </w:rPr>
        <w:t>b</w:t>
      </w:r>
      <w:r w:rsidR="008010A8" w:rsidRPr="002F086C">
        <w:rPr>
          <w:sz w:val="18"/>
          <w:szCs w:val="18"/>
          <w:vertAlign w:val="superscript"/>
        </w:rPr>
        <w:t xml:space="preserve"> </w:t>
      </w:r>
      <w:r w:rsidR="008010A8" w:rsidRPr="002F086C">
        <w:rPr>
          <w:sz w:val="18"/>
          <w:szCs w:val="18"/>
        </w:rPr>
        <w:t xml:space="preserve">Statistically significant differences indicated by superscripts </w:t>
      </w:r>
    </w:p>
    <w:p w14:paraId="37BC3A92" w14:textId="77777777" w:rsidR="00833199" w:rsidRPr="002F086C" w:rsidRDefault="00833199" w:rsidP="00833199">
      <w:pPr>
        <w:spacing w:after="0"/>
        <w:rPr>
          <w:sz w:val="18"/>
          <w:szCs w:val="18"/>
        </w:rPr>
      </w:pPr>
      <w:r w:rsidRPr="00833199">
        <w:rPr>
          <w:sz w:val="18"/>
          <w:szCs w:val="18"/>
          <w:vertAlign w:val="superscript"/>
        </w:rPr>
        <w:t>c</w:t>
      </w:r>
      <w:r>
        <w:rPr>
          <w:sz w:val="18"/>
          <w:szCs w:val="18"/>
          <w:vertAlign w:val="superscript"/>
        </w:rPr>
        <w:t xml:space="preserve"> </w:t>
      </w:r>
      <w:r w:rsidRPr="00833199">
        <w:rPr>
          <w:sz w:val="18"/>
          <w:szCs w:val="18"/>
        </w:rPr>
        <w:t>Among those who did not seek care or tell anyone about their TBI</w:t>
      </w:r>
      <w:r w:rsidRPr="002F086C">
        <w:rPr>
          <w:sz w:val="18"/>
          <w:szCs w:val="18"/>
        </w:rPr>
        <w:t xml:space="preserve"> </w:t>
      </w:r>
    </w:p>
    <w:p w14:paraId="65A250C4" w14:textId="33D8EFAE" w:rsidR="002F086C" w:rsidRPr="002F086C" w:rsidRDefault="00833199" w:rsidP="002F086C">
      <w:pPr>
        <w:spacing w:after="0"/>
        <w:rPr>
          <w:sz w:val="18"/>
          <w:szCs w:val="18"/>
        </w:rPr>
      </w:pPr>
      <w:r>
        <w:rPr>
          <w:sz w:val="18"/>
          <w:szCs w:val="18"/>
          <w:vertAlign w:val="superscript"/>
        </w:rPr>
        <w:t>d</w:t>
      </w:r>
      <w:r w:rsidR="008010A8" w:rsidRPr="002F086C">
        <w:rPr>
          <w:sz w:val="18"/>
          <w:szCs w:val="18"/>
          <w:vertAlign w:val="superscript"/>
        </w:rPr>
        <w:t xml:space="preserve"> </w:t>
      </w:r>
      <w:r w:rsidR="002F086C" w:rsidRPr="002F086C">
        <w:rPr>
          <w:sz w:val="18"/>
          <w:szCs w:val="18"/>
        </w:rPr>
        <w:t xml:space="preserve">Subsequent functioning measured using questions adapted from the Short Form Health Survey (SF-36), range is 1 - 5 </w:t>
      </w:r>
      <w:r w:rsidR="002F086C" w:rsidRPr="002F086C">
        <w:rPr>
          <w:sz w:val="18"/>
          <w:szCs w:val="18"/>
        </w:rPr>
        <w:fldChar w:fldCharType="begin"/>
      </w:r>
      <w:r w:rsidR="002F086C" w:rsidRPr="002F086C">
        <w:rPr>
          <w:sz w:val="18"/>
          <w:szCs w:val="18"/>
        </w:rPr>
        <w:instrText xml:space="preserve"> ADDIN EN.CITE &lt;EndNote&gt;&lt;Cite&gt;&lt;Author&gt;Ware&lt;/Author&gt;&lt;Year&gt;1992&lt;/Year&gt;&lt;RecNum&gt;8&lt;/RecNum&gt;&lt;DisplayText&gt;(1)&lt;/DisplayText&gt;&lt;record&gt;&lt;rec-number&gt;8&lt;/rec-number&gt;&lt;foreign-keys&gt;&lt;key app="EN" db-id="df5sdazt50srabe0seaxzz55tt5x9e22zar9" timestamp="1501100847"&gt;8&lt;/key&gt;&lt;/foreign-keys&gt;&lt;ref-type name="Journal Article"&gt;17&lt;/ref-type&gt;&lt;contributors&gt;&lt;authors&gt;&lt;author&gt;Ware, J.E.&lt;/author&gt;&lt;author&gt;Sherbourne, C.D.&lt;/author&gt;&lt;/authors&gt;&lt;/contributors&gt;&lt;titles&gt;&lt;title&gt;The MOS 36-item Short-Form Health Survey (SF-36): I. Conceptual framework and item selection&lt;/title&gt;&lt;secondary-title&gt;Medical Care&lt;/secondary-title&gt;&lt;/titles&gt;&lt;periodical&gt;&lt;full-title&gt;Medical Care&lt;/full-title&gt;&lt;/periodical&gt;&lt;pages&gt;473-483&lt;/pages&gt;&lt;volume&gt;30&lt;/volume&gt;&lt;dates&gt;&lt;year&gt;1992&lt;/year&gt;&lt;/dates&gt;&lt;urls&gt;&lt;/urls&gt;&lt;/record&gt;&lt;/Cite&gt;&lt;/EndNote&gt;</w:instrText>
      </w:r>
      <w:r w:rsidR="002F086C" w:rsidRPr="002F086C">
        <w:rPr>
          <w:sz w:val="18"/>
          <w:szCs w:val="18"/>
        </w:rPr>
        <w:fldChar w:fldCharType="separate"/>
      </w:r>
      <w:r w:rsidR="002F086C" w:rsidRPr="002F086C">
        <w:rPr>
          <w:noProof/>
          <w:sz w:val="18"/>
          <w:szCs w:val="18"/>
        </w:rPr>
        <w:t>(1)</w:t>
      </w:r>
      <w:r w:rsidR="002F086C" w:rsidRPr="002F086C">
        <w:rPr>
          <w:sz w:val="18"/>
          <w:szCs w:val="18"/>
        </w:rPr>
        <w:fldChar w:fldCharType="end"/>
      </w:r>
      <w:r w:rsidR="002F086C" w:rsidRPr="002F086C">
        <w:rPr>
          <w:sz w:val="18"/>
          <w:szCs w:val="18"/>
        </w:rPr>
        <w:t>.</w:t>
      </w:r>
    </w:p>
    <w:p w14:paraId="1A6E29A0" w14:textId="1D4E8351" w:rsidR="004B34CB" w:rsidRDefault="004B34CB" w:rsidP="00704852"/>
    <w:p w14:paraId="69F5EAA1" w14:textId="1643A75A" w:rsidR="00B00258" w:rsidRPr="004B34CB" w:rsidRDefault="00B00258" w:rsidP="00B00258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3</w:t>
      </w:r>
      <w:r w:rsidRPr="004B34CB">
        <w:rPr>
          <w:rFonts w:ascii="Times New Roman" w:hAnsi="Times New Roman" w:cs="Times New Roman"/>
          <w:b/>
          <w:sz w:val="24"/>
          <w:szCs w:val="24"/>
        </w:rPr>
        <w:t xml:space="preserve">. Comparisons to </w:t>
      </w:r>
      <w:r>
        <w:rPr>
          <w:rFonts w:ascii="Times New Roman" w:hAnsi="Times New Roman" w:cs="Times New Roman"/>
          <w:b/>
          <w:sz w:val="24"/>
          <w:szCs w:val="24"/>
        </w:rPr>
        <w:t>Adolescent Reports to Parent Proxy Repor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27"/>
        <w:gridCol w:w="1557"/>
        <w:gridCol w:w="1840"/>
        <w:gridCol w:w="1666"/>
        <w:gridCol w:w="1894"/>
        <w:gridCol w:w="1612"/>
      </w:tblGrid>
      <w:tr w:rsidR="00B00258" w14:paraId="2C96F6BC" w14:textId="77777777" w:rsidTr="004B367F">
        <w:tc>
          <w:tcPr>
            <w:tcW w:w="3955" w:type="dxa"/>
            <w:gridSpan w:val="2"/>
          </w:tcPr>
          <w:p w14:paraId="1A3724CB" w14:textId="77777777" w:rsidR="00B00258" w:rsidRPr="004B34CB" w:rsidRDefault="00B00258" w:rsidP="004B36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 and Tier 2 Estimate (CI)</w:t>
            </w:r>
          </w:p>
        </w:tc>
        <w:tc>
          <w:tcPr>
            <w:tcW w:w="4320" w:type="dxa"/>
            <w:gridSpan w:val="2"/>
          </w:tcPr>
          <w:p w14:paraId="508B2E5A" w14:textId="77777777" w:rsidR="00B00258" w:rsidRPr="004B34CB" w:rsidRDefault="00B00258" w:rsidP="004B36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, Tier 2, Tier 1 Estimate (CI)</w:t>
            </w:r>
          </w:p>
        </w:tc>
        <w:tc>
          <w:tcPr>
            <w:tcW w:w="4320" w:type="dxa"/>
            <w:gridSpan w:val="2"/>
          </w:tcPr>
          <w:p w14:paraId="067E0BCA" w14:textId="77777777" w:rsidR="00B00258" w:rsidRPr="004B34CB" w:rsidRDefault="00B00258" w:rsidP="004B36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, Tier 2, Tier 1 and Non-Cases</w:t>
            </w:r>
            <w:r w:rsidRPr="004B34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stimate (CI)</w:t>
            </w:r>
          </w:p>
        </w:tc>
      </w:tr>
      <w:tr w:rsidR="00B00258" w14:paraId="5CE7247A" w14:textId="77777777" w:rsidTr="004B367F">
        <w:tc>
          <w:tcPr>
            <w:tcW w:w="1975" w:type="dxa"/>
          </w:tcPr>
          <w:p w14:paraId="36846689" w14:textId="77777777" w:rsidR="00B00258" w:rsidRPr="00AF3082" w:rsidRDefault="00B00258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3082">
              <w:rPr>
                <w:rFonts w:ascii="Times New Roman" w:hAnsi="Times New Roman" w:cs="Times New Roman"/>
                <w:b/>
                <w:sz w:val="24"/>
                <w:szCs w:val="24"/>
              </w:rPr>
              <w:t>% Agreement</w:t>
            </w:r>
          </w:p>
        </w:tc>
        <w:tc>
          <w:tcPr>
            <w:tcW w:w="1980" w:type="dxa"/>
          </w:tcPr>
          <w:p w14:paraId="105E6040" w14:textId="77777777" w:rsidR="00B00258" w:rsidRPr="00AF3082" w:rsidRDefault="00B00258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3082">
              <w:rPr>
                <w:rFonts w:ascii="Times New Roman" w:hAnsi="Times New Roman" w:cs="Times New Roman"/>
                <w:b/>
                <w:sz w:val="24"/>
                <w:szCs w:val="24"/>
              </w:rPr>
              <w:t>Kappa</w:t>
            </w:r>
          </w:p>
        </w:tc>
        <w:tc>
          <w:tcPr>
            <w:tcW w:w="2160" w:type="dxa"/>
          </w:tcPr>
          <w:p w14:paraId="0F9F3FDC" w14:textId="77777777" w:rsidR="00B00258" w:rsidRPr="00AF3082" w:rsidRDefault="00B00258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3082">
              <w:rPr>
                <w:rFonts w:ascii="Times New Roman" w:hAnsi="Times New Roman" w:cs="Times New Roman"/>
                <w:b/>
                <w:sz w:val="24"/>
                <w:szCs w:val="24"/>
              </w:rPr>
              <w:t>% Agreement</w:t>
            </w:r>
          </w:p>
        </w:tc>
        <w:tc>
          <w:tcPr>
            <w:tcW w:w="2160" w:type="dxa"/>
          </w:tcPr>
          <w:p w14:paraId="6B618EC5" w14:textId="77777777" w:rsidR="00B00258" w:rsidRPr="00AF3082" w:rsidRDefault="00B00258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3082">
              <w:rPr>
                <w:rFonts w:ascii="Times New Roman" w:hAnsi="Times New Roman" w:cs="Times New Roman"/>
                <w:b/>
                <w:sz w:val="24"/>
                <w:szCs w:val="24"/>
              </w:rPr>
              <w:t>Kappa</w:t>
            </w:r>
          </w:p>
        </w:tc>
        <w:tc>
          <w:tcPr>
            <w:tcW w:w="2250" w:type="dxa"/>
          </w:tcPr>
          <w:p w14:paraId="18AF1015" w14:textId="77777777" w:rsidR="00B00258" w:rsidRPr="00AF3082" w:rsidRDefault="00B00258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3082">
              <w:rPr>
                <w:rFonts w:ascii="Times New Roman" w:hAnsi="Times New Roman" w:cs="Times New Roman"/>
                <w:b/>
                <w:sz w:val="24"/>
                <w:szCs w:val="24"/>
              </w:rPr>
              <w:t>% Agreement</w:t>
            </w:r>
          </w:p>
        </w:tc>
        <w:tc>
          <w:tcPr>
            <w:tcW w:w="2070" w:type="dxa"/>
          </w:tcPr>
          <w:p w14:paraId="0F08BA7E" w14:textId="77777777" w:rsidR="00B00258" w:rsidRPr="00AF3082" w:rsidRDefault="00B00258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3082">
              <w:rPr>
                <w:rFonts w:ascii="Times New Roman" w:hAnsi="Times New Roman" w:cs="Times New Roman"/>
                <w:b/>
                <w:sz w:val="24"/>
                <w:szCs w:val="24"/>
              </w:rPr>
              <w:t>Kappa</w:t>
            </w:r>
          </w:p>
        </w:tc>
      </w:tr>
      <w:tr w:rsidR="00B00258" w14:paraId="54BF2780" w14:textId="77777777" w:rsidTr="004B367F">
        <w:tc>
          <w:tcPr>
            <w:tcW w:w="1975" w:type="dxa"/>
          </w:tcPr>
          <w:p w14:paraId="2A6F38B5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0" w:type="dxa"/>
          </w:tcPr>
          <w:p w14:paraId="07DF502C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</w:tcPr>
          <w:p w14:paraId="1D13685A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</w:tcPr>
          <w:p w14:paraId="0C96F94C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6E69FB8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</w:tcPr>
          <w:p w14:paraId="288A17C8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00258" w14:paraId="6E431B70" w14:textId="77777777" w:rsidTr="004B367F">
        <w:tc>
          <w:tcPr>
            <w:tcW w:w="1975" w:type="dxa"/>
          </w:tcPr>
          <w:p w14:paraId="445B3D28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0" w:type="dxa"/>
          </w:tcPr>
          <w:p w14:paraId="7B45F155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</w:tcPr>
          <w:p w14:paraId="454846DC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</w:tcPr>
          <w:p w14:paraId="00D33EDE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431F6F10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</w:tcPr>
          <w:p w14:paraId="27F49D4B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00258" w14:paraId="7F8CB7F9" w14:textId="77777777" w:rsidTr="004B367F">
        <w:tc>
          <w:tcPr>
            <w:tcW w:w="1975" w:type="dxa"/>
          </w:tcPr>
          <w:p w14:paraId="1F8085AF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0" w:type="dxa"/>
          </w:tcPr>
          <w:p w14:paraId="209556EE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</w:tcPr>
          <w:p w14:paraId="1C349F76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</w:tcPr>
          <w:p w14:paraId="29D631C8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9409D2D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</w:tcPr>
          <w:p w14:paraId="5EDA80D1" w14:textId="77777777" w:rsidR="00B00258" w:rsidRDefault="00B00258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08E944E" w14:textId="3894192D" w:rsidR="006416F0" w:rsidRDefault="00B00258" w:rsidP="00B00258">
      <w:pPr>
        <w:spacing w:after="0"/>
        <w:rPr>
          <w:sz w:val="18"/>
          <w:szCs w:val="18"/>
        </w:rPr>
      </w:pPr>
      <w:r w:rsidRPr="00303275">
        <w:rPr>
          <w:sz w:val="18"/>
          <w:szCs w:val="18"/>
        </w:rPr>
        <w:t>a Non-cases refer to head injury for which no symptoms were endorsed</w:t>
      </w:r>
    </w:p>
    <w:p w14:paraId="2496AF23" w14:textId="39DC73A7" w:rsidR="00D128EA" w:rsidRDefault="00D128EA" w:rsidP="00B00258">
      <w:pPr>
        <w:spacing w:after="0"/>
        <w:rPr>
          <w:sz w:val="18"/>
          <w:szCs w:val="18"/>
        </w:rPr>
      </w:pPr>
      <w:r>
        <w:rPr>
          <w:sz w:val="18"/>
          <w:szCs w:val="18"/>
        </w:rPr>
        <w:t>CI = Confidence Interval</w:t>
      </w:r>
    </w:p>
    <w:p w14:paraId="547ADACB" w14:textId="78DC16E0" w:rsidR="008721C4" w:rsidRDefault="008721C4" w:rsidP="00B00258">
      <w:pPr>
        <w:spacing w:after="0"/>
        <w:rPr>
          <w:sz w:val="18"/>
          <w:szCs w:val="18"/>
        </w:rPr>
      </w:pPr>
    </w:p>
    <w:p w14:paraId="2E2B9067" w14:textId="07886C1C" w:rsidR="008721C4" w:rsidRPr="008721C4" w:rsidRDefault="008721C4" w:rsidP="008721C4">
      <w:pPr>
        <w:rPr>
          <w:rFonts w:ascii="Times New Roman" w:hAnsi="Times New Roman" w:cs="Times New Roman"/>
          <w:b/>
          <w:sz w:val="24"/>
          <w:szCs w:val="24"/>
        </w:rPr>
      </w:pPr>
      <w:r w:rsidRPr="005960B9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5960B9">
        <w:rPr>
          <w:rFonts w:ascii="Times New Roman" w:hAnsi="Times New Roman" w:cs="Times New Roman"/>
          <w:b/>
          <w:sz w:val="24"/>
          <w:szCs w:val="24"/>
        </w:rPr>
        <w:t xml:space="preserve">. Associations </w:t>
      </w:r>
      <w:r>
        <w:rPr>
          <w:rFonts w:ascii="Times New Roman" w:hAnsi="Times New Roman" w:cs="Times New Roman"/>
          <w:b/>
          <w:sz w:val="24"/>
          <w:szCs w:val="24"/>
        </w:rPr>
        <w:t>with</w:t>
      </w:r>
      <w:r w:rsidRPr="005960B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D5B3A">
        <w:rPr>
          <w:rFonts w:ascii="Times New Roman" w:hAnsi="Times New Roman" w:cs="Times New Roman"/>
          <w:b/>
          <w:sz w:val="24"/>
          <w:szCs w:val="24"/>
        </w:rPr>
        <w:t>Indicators of Severity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416F0">
        <w:rPr>
          <w:rFonts w:ascii="Times New Roman" w:hAnsi="Times New Roman" w:cs="Times New Roman"/>
          <w:b/>
          <w:sz w:val="24"/>
          <w:szCs w:val="24"/>
        </w:rPr>
        <w:t xml:space="preserve">in </w:t>
      </w:r>
      <w:r>
        <w:rPr>
          <w:rFonts w:ascii="Times New Roman" w:hAnsi="Times New Roman" w:cs="Times New Roman"/>
          <w:b/>
          <w:sz w:val="24"/>
          <w:szCs w:val="24"/>
        </w:rPr>
        <w:t>External Data Collections</w:t>
      </w:r>
      <w:r w:rsidR="006416F0">
        <w:rPr>
          <w:rFonts w:ascii="Times New Roman" w:hAnsi="Times New Roman" w:cs="Times New Roman"/>
          <w:b/>
          <w:sz w:val="24"/>
          <w:szCs w:val="24"/>
        </w:rPr>
        <w:t xml:space="preserve"> (Research Studies)</w:t>
      </w:r>
      <w:r w:rsidRPr="005960B9">
        <w:rPr>
          <w:rFonts w:ascii="Times New Roman" w:hAnsi="Times New Roman" w:cs="Times New Roman"/>
          <w:b/>
          <w:sz w:val="24"/>
          <w:szCs w:val="24"/>
        </w:rPr>
        <w:t>: Case Definition Tiers</w:t>
      </w:r>
      <w:r w:rsidRPr="00185A3F">
        <w:rPr>
          <w:rFonts w:ascii="Times New Roman" w:hAnsi="Times New Roman" w:cs="Times New Roman"/>
          <w:b/>
          <w:sz w:val="24"/>
          <w:szCs w:val="24"/>
          <w:vertAlign w:val="superscript"/>
        </w:rPr>
        <w:t>a</w:t>
      </w:r>
    </w:p>
    <w:tbl>
      <w:tblPr>
        <w:tblStyle w:val="TableGrid"/>
        <w:tblW w:w="10070" w:type="dxa"/>
        <w:tblLook w:val="04A0" w:firstRow="1" w:lastRow="0" w:firstColumn="1" w:lastColumn="0" w:noHBand="0" w:noVBand="1"/>
      </w:tblPr>
      <w:tblGrid>
        <w:gridCol w:w="3055"/>
        <w:gridCol w:w="2430"/>
        <w:gridCol w:w="2340"/>
        <w:gridCol w:w="2245"/>
      </w:tblGrid>
      <w:tr w:rsidR="008721C4" w:rsidRPr="00704852" w14:paraId="527ED84E" w14:textId="77777777" w:rsidTr="004B367F">
        <w:tc>
          <w:tcPr>
            <w:tcW w:w="3055" w:type="dxa"/>
          </w:tcPr>
          <w:p w14:paraId="584F7AAF" w14:textId="77777777" w:rsidR="008721C4" w:rsidRPr="00704852" w:rsidRDefault="008721C4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15" w:type="dxa"/>
            <w:gridSpan w:val="3"/>
          </w:tcPr>
          <w:p w14:paraId="7C227F69" w14:textId="77777777" w:rsidR="008721C4" w:rsidRPr="00704852" w:rsidRDefault="008721C4" w:rsidP="004B36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ase Definition Tiers (Mean, Median or %)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</w:tr>
      <w:tr w:rsidR="008721C4" w:rsidRPr="00704852" w14:paraId="222C9F54" w14:textId="77777777" w:rsidTr="004B367F">
        <w:tc>
          <w:tcPr>
            <w:tcW w:w="3055" w:type="dxa"/>
          </w:tcPr>
          <w:p w14:paraId="673CF73C" w14:textId="33D64C8B" w:rsidR="008721C4" w:rsidRPr="00704852" w:rsidRDefault="00FD5B3A" w:rsidP="004B367F">
            <w:pPr>
              <w:spacing w:after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Indicators of Severity</w:t>
            </w:r>
          </w:p>
        </w:tc>
        <w:tc>
          <w:tcPr>
            <w:tcW w:w="2430" w:type="dxa"/>
          </w:tcPr>
          <w:p w14:paraId="28E59CE7" w14:textId="77777777" w:rsidR="008721C4" w:rsidRDefault="008721C4" w:rsidP="004B367F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ier 3</w:t>
            </w:r>
          </w:p>
          <w:p w14:paraId="0BC1172C" w14:textId="6B536925" w:rsidR="008721C4" w:rsidRPr="00704852" w:rsidRDefault="00D128EA" w:rsidP="004B367F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robable</w:t>
            </w:r>
          </w:p>
        </w:tc>
        <w:tc>
          <w:tcPr>
            <w:tcW w:w="2340" w:type="dxa"/>
          </w:tcPr>
          <w:p w14:paraId="09A2B0E1" w14:textId="77777777" w:rsidR="008721C4" w:rsidRDefault="008721C4" w:rsidP="004B367F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ier 2</w:t>
            </w:r>
          </w:p>
          <w:p w14:paraId="41685C90" w14:textId="4EF6AAFF" w:rsidR="008721C4" w:rsidRPr="00704852" w:rsidRDefault="00D128EA" w:rsidP="004B367F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ossible</w:t>
            </w:r>
          </w:p>
        </w:tc>
        <w:tc>
          <w:tcPr>
            <w:tcW w:w="2245" w:type="dxa"/>
          </w:tcPr>
          <w:p w14:paraId="5BB3DC53" w14:textId="77777777" w:rsidR="008721C4" w:rsidRDefault="008721C4" w:rsidP="004B367F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ier 1</w:t>
            </w:r>
          </w:p>
          <w:p w14:paraId="1E183817" w14:textId="1BD0E955" w:rsidR="008721C4" w:rsidRPr="00704852" w:rsidRDefault="00D128EA" w:rsidP="004B367F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elayed Possible</w:t>
            </w:r>
          </w:p>
        </w:tc>
      </w:tr>
      <w:tr w:rsidR="008721C4" w:rsidRPr="00704852" w14:paraId="1B877F3E" w14:textId="77777777" w:rsidTr="004B367F">
        <w:tc>
          <w:tcPr>
            <w:tcW w:w="10070" w:type="dxa"/>
            <w:gridSpan w:val="4"/>
          </w:tcPr>
          <w:p w14:paraId="24E90C3E" w14:textId="0727876D" w:rsidR="008721C4" w:rsidRPr="008721C4" w:rsidRDefault="008721C4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High School RIO</w:t>
            </w:r>
          </w:p>
        </w:tc>
      </w:tr>
      <w:tr w:rsidR="008721C4" w:rsidRPr="00704852" w14:paraId="32DDA14C" w14:textId="77777777" w:rsidTr="004B367F">
        <w:tc>
          <w:tcPr>
            <w:tcW w:w="3055" w:type="dxa"/>
          </w:tcPr>
          <w:p w14:paraId="0A73DF04" w14:textId="77777777" w:rsidR="008721C4" w:rsidRPr="00704852" w:rsidRDefault="008721C4" w:rsidP="004B367F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 xml:space="preserve">Time t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ymptom Resolution</w:t>
            </w:r>
          </w:p>
        </w:tc>
        <w:tc>
          <w:tcPr>
            <w:tcW w:w="2430" w:type="dxa"/>
          </w:tcPr>
          <w:p w14:paraId="1A3F4657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087A3FB1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54EA12BC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721C4" w:rsidRPr="00704852" w14:paraId="2524C6C4" w14:textId="77777777" w:rsidTr="004B367F">
        <w:tc>
          <w:tcPr>
            <w:tcW w:w="3055" w:type="dxa"/>
          </w:tcPr>
          <w:p w14:paraId="7B81A2C5" w14:textId="12831FB1" w:rsidR="008721C4" w:rsidRPr="00704852" w:rsidRDefault="008721C4" w:rsidP="008721C4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</w:t>
            </w:r>
            <w:r w:rsidRPr="00704852">
              <w:rPr>
                <w:rFonts w:ascii="Times New Roman" w:hAnsi="Times New Roman" w:cs="Times New Roman"/>
                <w:sz w:val="24"/>
                <w:szCs w:val="24"/>
              </w:rPr>
              <w:t>Time to Return to Pla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430" w:type="dxa"/>
          </w:tcPr>
          <w:p w14:paraId="374E4851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513922DE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17FB7784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721C4" w:rsidRPr="00704852" w14:paraId="46E9332A" w14:textId="77777777" w:rsidTr="004B367F">
        <w:tc>
          <w:tcPr>
            <w:tcW w:w="3055" w:type="dxa"/>
          </w:tcPr>
          <w:p w14:paraId="5F73DAA8" w14:textId="0F16B09F" w:rsidR="008721C4" w:rsidRPr="008721C4" w:rsidRDefault="008721C4" w:rsidP="004B367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721C4">
              <w:rPr>
                <w:rFonts w:ascii="Times New Roman" w:hAnsi="Times New Roman" w:cs="Times New Roman"/>
                <w:b/>
                <w:sz w:val="24"/>
                <w:szCs w:val="24"/>
              </w:rPr>
              <w:t>PARC Study</w:t>
            </w:r>
          </w:p>
        </w:tc>
        <w:tc>
          <w:tcPr>
            <w:tcW w:w="2430" w:type="dxa"/>
          </w:tcPr>
          <w:p w14:paraId="7A9857AA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4167FF88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4DC2D81A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721C4" w:rsidRPr="00704852" w14:paraId="33103384" w14:textId="77777777" w:rsidTr="004B367F">
        <w:tc>
          <w:tcPr>
            <w:tcW w:w="3055" w:type="dxa"/>
          </w:tcPr>
          <w:p w14:paraId="7B5CA44D" w14:textId="32D644C2" w:rsidR="008721C4" w:rsidRPr="00704852" w:rsidRDefault="008721C4" w:rsidP="008721C4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Persistent Symptoms</w:t>
            </w:r>
          </w:p>
        </w:tc>
        <w:tc>
          <w:tcPr>
            <w:tcW w:w="2430" w:type="dxa"/>
          </w:tcPr>
          <w:p w14:paraId="2C181A35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3B21D06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5" w:type="dxa"/>
          </w:tcPr>
          <w:p w14:paraId="53104ABE" w14:textId="77777777" w:rsidR="008721C4" w:rsidRPr="00704852" w:rsidRDefault="008721C4" w:rsidP="004B367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A135AE9" w14:textId="77777777" w:rsidR="00597FF5" w:rsidRDefault="00597FF5" w:rsidP="00597FF5">
      <w:pPr>
        <w:spacing w:after="0"/>
        <w:rPr>
          <w:sz w:val="18"/>
          <w:szCs w:val="18"/>
        </w:rPr>
      </w:pPr>
      <w:r>
        <w:rPr>
          <w:sz w:val="18"/>
          <w:szCs w:val="18"/>
          <w:vertAlign w:val="superscript"/>
        </w:rPr>
        <w:t>a</w:t>
      </w:r>
      <w:r w:rsidRPr="002F086C">
        <w:rPr>
          <w:sz w:val="18"/>
          <w:szCs w:val="18"/>
          <w:vertAlign w:val="superscript"/>
        </w:rPr>
        <w:t xml:space="preserve"> </w:t>
      </w:r>
      <w:r w:rsidRPr="002F086C">
        <w:rPr>
          <w:sz w:val="18"/>
          <w:szCs w:val="18"/>
        </w:rPr>
        <w:t>Stati</w:t>
      </w:r>
      <w:r>
        <w:rPr>
          <w:sz w:val="18"/>
          <w:szCs w:val="18"/>
        </w:rPr>
        <w:t>stically significantly differences</w:t>
      </w:r>
      <w:r w:rsidRPr="002F086C">
        <w:rPr>
          <w:sz w:val="18"/>
          <w:szCs w:val="18"/>
        </w:rPr>
        <w:t xml:space="preserve"> between groups indicated by superscripts</w:t>
      </w:r>
    </w:p>
    <w:p w14:paraId="028B32E7" w14:textId="77777777" w:rsidR="00B00258" w:rsidRPr="00303275" w:rsidRDefault="00B00258" w:rsidP="00B00258">
      <w:pPr>
        <w:spacing w:after="0"/>
        <w:rPr>
          <w:sz w:val="18"/>
          <w:szCs w:val="18"/>
        </w:rPr>
        <w:sectPr w:rsidR="00B00258" w:rsidRPr="00303275" w:rsidSect="008721C4">
          <w:pgSz w:w="12240" w:h="15840"/>
          <w:pgMar w:top="1080" w:right="1080" w:bottom="1080" w:left="1080" w:header="720" w:footer="720" w:gutter="0"/>
          <w:cols w:space="720"/>
          <w:docGrid w:linePitch="360"/>
        </w:sectPr>
      </w:pPr>
    </w:p>
    <w:p w14:paraId="0F3F8FFB" w14:textId="55695A28" w:rsidR="00704852" w:rsidRPr="004B34CB" w:rsidRDefault="00DF7BC1" w:rsidP="0070485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597FF5">
        <w:rPr>
          <w:rFonts w:ascii="Times New Roman" w:hAnsi="Times New Roman" w:cs="Times New Roman"/>
          <w:b/>
          <w:sz w:val="24"/>
          <w:szCs w:val="24"/>
        </w:rPr>
        <w:t>5</w:t>
      </w:r>
      <w:r>
        <w:rPr>
          <w:rFonts w:ascii="Times New Roman" w:hAnsi="Times New Roman" w:cs="Times New Roman"/>
          <w:b/>
          <w:sz w:val="24"/>
          <w:szCs w:val="24"/>
        </w:rPr>
        <w:t>. Comparison of Current Estimates</w:t>
      </w:r>
      <w:r w:rsidR="004B34CB" w:rsidRPr="004B34CB">
        <w:rPr>
          <w:rFonts w:ascii="Times New Roman" w:hAnsi="Times New Roman" w:cs="Times New Roman"/>
          <w:b/>
          <w:sz w:val="24"/>
          <w:szCs w:val="24"/>
        </w:rPr>
        <w:t xml:space="preserve"> to Estimates</w:t>
      </w:r>
      <w:r w:rsidR="00597FF5">
        <w:rPr>
          <w:rFonts w:ascii="Times New Roman" w:hAnsi="Times New Roman" w:cs="Times New Roman"/>
          <w:b/>
          <w:sz w:val="24"/>
          <w:szCs w:val="24"/>
        </w:rPr>
        <w:t xml:space="preserve"> Using Healthcare Administrative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15"/>
        <w:gridCol w:w="2070"/>
        <w:gridCol w:w="2250"/>
        <w:gridCol w:w="2250"/>
        <w:gridCol w:w="2340"/>
      </w:tblGrid>
      <w:tr w:rsidR="004B34CB" w14:paraId="5E5133E1" w14:textId="77777777" w:rsidTr="004B34CB">
        <w:tc>
          <w:tcPr>
            <w:tcW w:w="4315" w:type="dxa"/>
          </w:tcPr>
          <w:p w14:paraId="14835426" w14:textId="77777777" w:rsidR="004B34CB" w:rsidRPr="004B34CB" w:rsidRDefault="004B34CB" w:rsidP="0070485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Population/ Data Source for Comparison</w:t>
            </w:r>
          </w:p>
        </w:tc>
        <w:tc>
          <w:tcPr>
            <w:tcW w:w="2070" w:type="dxa"/>
          </w:tcPr>
          <w:p w14:paraId="0D3FDF9E" w14:textId="77777777" w:rsidR="004B34CB" w:rsidRPr="004B34CB" w:rsidRDefault="004B34CB" w:rsidP="0070485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Data Source Estimate (CI)</w:t>
            </w:r>
          </w:p>
        </w:tc>
        <w:tc>
          <w:tcPr>
            <w:tcW w:w="2250" w:type="dxa"/>
          </w:tcPr>
          <w:p w14:paraId="66727182" w14:textId="77777777" w:rsidR="004B34CB" w:rsidRPr="004B34CB" w:rsidRDefault="004B34CB" w:rsidP="0070485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 and Tier 2 Estimate (CI)</w:t>
            </w:r>
          </w:p>
        </w:tc>
        <w:tc>
          <w:tcPr>
            <w:tcW w:w="2250" w:type="dxa"/>
          </w:tcPr>
          <w:p w14:paraId="4F798282" w14:textId="77777777" w:rsidR="004B34CB" w:rsidRPr="004B34CB" w:rsidRDefault="004B34CB" w:rsidP="0070485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, Tier 2, Tier 1 Estimate (CI)</w:t>
            </w:r>
          </w:p>
        </w:tc>
        <w:tc>
          <w:tcPr>
            <w:tcW w:w="2340" w:type="dxa"/>
          </w:tcPr>
          <w:p w14:paraId="03909FDB" w14:textId="77777777" w:rsidR="004B34CB" w:rsidRPr="004B34CB" w:rsidRDefault="004B34CB" w:rsidP="0070485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, Tier 2, Tier 1 and Non-Cases</w:t>
            </w:r>
            <w:r w:rsidRPr="004B34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stimate (CI)</w:t>
            </w:r>
          </w:p>
        </w:tc>
      </w:tr>
      <w:tr w:rsidR="004B34CB" w14:paraId="718E7C59" w14:textId="77777777" w:rsidTr="00BD6CD4">
        <w:tc>
          <w:tcPr>
            <w:tcW w:w="13225" w:type="dxa"/>
            <w:gridSpan w:val="5"/>
          </w:tcPr>
          <w:p w14:paraId="6C4015BA" w14:textId="77777777" w:rsidR="004B34CB" w:rsidRPr="004B34CB" w:rsidRDefault="004B34CB" w:rsidP="0070485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Adults and children 5 years of age and older</w:t>
            </w:r>
          </w:p>
        </w:tc>
      </w:tr>
      <w:tr w:rsidR="004B34CB" w14:paraId="21860646" w14:textId="77777777" w:rsidTr="004B34CB">
        <w:tc>
          <w:tcPr>
            <w:tcW w:w="4315" w:type="dxa"/>
          </w:tcPr>
          <w:p w14:paraId="0245653C" w14:textId="77777777" w:rsidR="004B34CB" w:rsidRDefault="004B34CB" w:rsidP="004B34CB">
            <w:pPr>
              <w:tabs>
                <w:tab w:val="left" w:pos="1044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Healthcare Cost and Utilization Project Nationwide Inpatient Sample (HCUP – NIS)</w:t>
            </w:r>
          </w:p>
        </w:tc>
        <w:tc>
          <w:tcPr>
            <w:tcW w:w="2070" w:type="dxa"/>
          </w:tcPr>
          <w:p w14:paraId="3B496EDC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0B2ED361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E6FF879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489BF154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34CB" w14:paraId="2AAF0884" w14:textId="77777777" w:rsidTr="004B34CB">
        <w:tc>
          <w:tcPr>
            <w:tcW w:w="4315" w:type="dxa"/>
          </w:tcPr>
          <w:p w14:paraId="2DAB6E58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Healthcare Cost and Utilization Project Nationwide Emergency Department Sample (HCUP – NEDS)</w:t>
            </w:r>
          </w:p>
        </w:tc>
        <w:tc>
          <w:tcPr>
            <w:tcW w:w="2070" w:type="dxa"/>
          </w:tcPr>
          <w:p w14:paraId="24B4E150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4A348E82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5D4BDFE6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42D9701E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34CB" w14:paraId="31407C14" w14:textId="77777777" w:rsidTr="004B34CB">
        <w:tc>
          <w:tcPr>
            <w:tcW w:w="4315" w:type="dxa"/>
          </w:tcPr>
          <w:p w14:paraId="17E66CB9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National Electronic Injury Surveillance System – All Injury Program (NEISS – AIP)</w:t>
            </w:r>
          </w:p>
        </w:tc>
        <w:tc>
          <w:tcPr>
            <w:tcW w:w="2070" w:type="dxa"/>
          </w:tcPr>
          <w:p w14:paraId="7DE5B498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704E1EAE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7FFBF5F7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0017EF35" w14:textId="77777777" w:rsidR="004B34CB" w:rsidRDefault="004B34CB" w:rsidP="0070485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2BDC" w14:paraId="37CA7FBA" w14:textId="77777777" w:rsidTr="00334C32">
        <w:tc>
          <w:tcPr>
            <w:tcW w:w="13225" w:type="dxa"/>
            <w:gridSpan w:val="5"/>
          </w:tcPr>
          <w:p w14:paraId="1F205E33" w14:textId="7B359C45" w:rsidR="00A42BDC" w:rsidRPr="004B34CB" w:rsidRDefault="00A42BDC" w:rsidP="0070485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Children 5 to 17 years of age</w:t>
            </w:r>
          </w:p>
        </w:tc>
      </w:tr>
      <w:tr w:rsidR="00A42BDC" w14:paraId="12EABC26" w14:textId="77777777" w:rsidTr="00A42BDC">
        <w:tc>
          <w:tcPr>
            <w:tcW w:w="4315" w:type="dxa"/>
          </w:tcPr>
          <w:p w14:paraId="7C66807A" w14:textId="0D3BE03A" w:rsidR="00A42BDC" w:rsidRPr="00A42BDC" w:rsidRDefault="00A42BDC" w:rsidP="00A42BDC">
            <w:pPr>
              <w:spacing w:after="6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42BDC">
              <w:rPr>
                <w:rFonts w:ascii="Times New Roman" w:hAnsi="Times New Roman" w:cs="Times New Roman"/>
                <w:sz w:val="24"/>
                <w:szCs w:val="24"/>
              </w:rPr>
              <w:t xml:space="preserve">Truven Health Analytics MarketScan Research Databases: Medicaid and Commercial Claims </w:t>
            </w:r>
          </w:p>
        </w:tc>
        <w:tc>
          <w:tcPr>
            <w:tcW w:w="2070" w:type="dxa"/>
          </w:tcPr>
          <w:p w14:paraId="035BB1F9" w14:textId="77777777" w:rsidR="00A42BDC" w:rsidRPr="004B34CB" w:rsidRDefault="00A42BDC" w:rsidP="0070485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250" w:type="dxa"/>
          </w:tcPr>
          <w:p w14:paraId="6FC7556D" w14:textId="77777777" w:rsidR="00A42BDC" w:rsidRPr="004B34CB" w:rsidRDefault="00A42BDC" w:rsidP="0070485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250" w:type="dxa"/>
          </w:tcPr>
          <w:p w14:paraId="4D252ABC" w14:textId="77777777" w:rsidR="00A42BDC" w:rsidRPr="004B34CB" w:rsidRDefault="00A42BDC" w:rsidP="0070485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340" w:type="dxa"/>
          </w:tcPr>
          <w:p w14:paraId="6E92DB0F" w14:textId="52575BB8" w:rsidR="00A42BDC" w:rsidRPr="004B34CB" w:rsidRDefault="00A42BDC" w:rsidP="0070485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</w:tr>
    </w:tbl>
    <w:p w14:paraId="12EA1691" w14:textId="7F5E92E2" w:rsidR="004B34CB" w:rsidRDefault="004B34CB" w:rsidP="004B34CB">
      <w:pPr>
        <w:spacing w:after="0"/>
        <w:rPr>
          <w:sz w:val="18"/>
          <w:szCs w:val="18"/>
        </w:rPr>
      </w:pPr>
      <w:r w:rsidRPr="002F086C">
        <w:rPr>
          <w:sz w:val="18"/>
          <w:szCs w:val="18"/>
          <w:vertAlign w:val="superscript"/>
        </w:rPr>
        <w:t>a</w:t>
      </w:r>
      <w:r w:rsidRPr="002F086C">
        <w:rPr>
          <w:sz w:val="18"/>
          <w:szCs w:val="18"/>
        </w:rPr>
        <w:t xml:space="preserve"> Non-cases refer to head injury for which no symptoms were endorsed</w:t>
      </w:r>
    </w:p>
    <w:p w14:paraId="32629B65" w14:textId="77777777" w:rsidR="00D128EA" w:rsidRDefault="00D128EA" w:rsidP="00D128EA">
      <w:pPr>
        <w:spacing w:after="0"/>
        <w:rPr>
          <w:sz w:val="18"/>
          <w:szCs w:val="18"/>
        </w:rPr>
      </w:pPr>
      <w:r>
        <w:rPr>
          <w:sz w:val="18"/>
          <w:szCs w:val="18"/>
        </w:rPr>
        <w:t>CI = Confidence Interval</w:t>
      </w:r>
    </w:p>
    <w:p w14:paraId="6A35F0C5" w14:textId="77777777" w:rsidR="00D128EA" w:rsidRPr="002F086C" w:rsidRDefault="00D128EA" w:rsidP="004B34CB">
      <w:pPr>
        <w:spacing w:after="0"/>
        <w:rPr>
          <w:sz w:val="18"/>
          <w:szCs w:val="18"/>
        </w:rPr>
      </w:pPr>
    </w:p>
    <w:p w14:paraId="39707119" w14:textId="77777777" w:rsidR="004B34CB" w:rsidRPr="00704852" w:rsidRDefault="004B34CB" w:rsidP="00704852">
      <w:pPr>
        <w:rPr>
          <w:rFonts w:ascii="Times New Roman" w:hAnsi="Times New Roman" w:cs="Times New Roman"/>
          <w:sz w:val="24"/>
          <w:szCs w:val="24"/>
        </w:rPr>
      </w:pPr>
    </w:p>
    <w:p w14:paraId="29AF9D4E" w14:textId="77777777" w:rsidR="00D84E2C" w:rsidRDefault="00D84E2C" w:rsidP="00704852">
      <w:pPr>
        <w:rPr>
          <w:rFonts w:ascii="Times New Roman" w:hAnsi="Times New Roman" w:cs="Times New Roman"/>
          <w:sz w:val="24"/>
          <w:szCs w:val="24"/>
        </w:rPr>
        <w:sectPr w:rsidR="00D84E2C" w:rsidSect="004B34CB">
          <w:pgSz w:w="15840" w:h="12240" w:orient="landscape"/>
          <w:pgMar w:top="1080" w:right="1080" w:bottom="1080" w:left="1080" w:header="720" w:footer="720" w:gutter="0"/>
          <w:cols w:space="720"/>
          <w:docGrid w:linePitch="360"/>
        </w:sectPr>
      </w:pPr>
    </w:p>
    <w:p w14:paraId="7010FB4B" w14:textId="45B48919" w:rsidR="00BB3369" w:rsidRDefault="00BB3369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A43EC8"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b/>
          <w:sz w:val="24"/>
          <w:szCs w:val="24"/>
        </w:rPr>
        <w:t>. Comparison of Current Estimates</w:t>
      </w:r>
      <w:r w:rsidRPr="004B34CB">
        <w:rPr>
          <w:rFonts w:ascii="Times New Roman" w:hAnsi="Times New Roman" w:cs="Times New Roman"/>
          <w:b/>
          <w:sz w:val="24"/>
          <w:szCs w:val="24"/>
        </w:rPr>
        <w:t xml:space="preserve"> to Estimates</w:t>
      </w:r>
      <w:r>
        <w:rPr>
          <w:rFonts w:ascii="Times New Roman" w:hAnsi="Times New Roman" w:cs="Times New Roman"/>
          <w:b/>
          <w:sz w:val="24"/>
          <w:szCs w:val="24"/>
        </w:rPr>
        <w:t xml:space="preserve"> by Activity Engaged in at Time of Injury</w:t>
      </w:r>
      <w:r w:rsidR="00597FF5">
        <w:rPr>
          <w:rFonts w:ascii="Times New Roman" w:hAnsi="Times New Roman" w:cs="Times New Roman"/>
          <w:b/>
          <w:sz w:val="24"/>
          <w:szCs w:val="24"/>
        </w:rPr>
        <w:t xml:space="preserve"> Using Healthcare Administrative Data and Self-Report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71"/>
        <w:gridCol w:w="1687"/>
        <w:gridCol w:w="1795"/>
        <w:gridCol w:w="1795"/>
        <w:gridCol w:w="1848"/>
      </w:tblGrid>
      <w:tr w:rsidR="00BB3369" w14:paraId="411B708C" w14:textId="77777777" w:rsidTr="00D458FD">
        <w:tc>
          <w:tcPr>
            <w:tcW w:w="4315" w:type="dxa"/>
          </w:tcPr>
          <w:p w14:paraId="56854DF4" w14:textId="77777777" w:rsidR="00BB3369" w:rsidRPr="004B34CB" w:rsidRDefault="00BB3369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Population/ Data Source for Comparison</w:t>
            </w:r>
          </w:p>
        </w:tc>
        <w:tc>
          <w:tcPr>
            <w:tcW w:w="2070" w:type="dxa"/>
          </w:tcPr>
          <w:p w14:paraId="530C5E15" w14:textId="77777777" w:rsidR="00BB3369" w:rsidRPr="004B34CB" w:rsidRDefault="00BB3369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Data Source Estimate (CI)</w:t>
            </w:r>
          </w:p>
        </w:tc>
        <w:tc>
          <w:tcPr>
            <w:tcW w:w="2250" w:type="dxa"/>
          </w:tcPr>
          <w:p w14:paraId="1C8240AB" w14:textId="77777777" w:rsidR="00BB3369" w:rsidRPr="004B34CB" w:rsidRDefault="00BB3369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 and Tier 2 Estimate (CI)</w:t>
            </w:r>
          </w:p>
        </w:tc>
        <w:tc>
          <w:tcPr>
            <w:tcW w:w="2250" w:type="dxa"/>
          </w:tcPr>
          <w:p w14:paraId="4BF7AF52" w14:textId="77777777" w:rsidR="00BB3369" w:rsidRPr="004B34CB" w:rsidRDefault="00BB3369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, Tier 2, Tier 1 Estimate (CI)</w:t>
            </w:r>
          </w:p>
        </w:tc>
        <w:tc>
          <w:tcPr>
            <w:tcW w:w="2340" w:type="dxa"/>
          </w:tcPr>
          <w:p w14:paraId="780DB666" w14:textId="77777777" w:rsidR="00BB3369" w:rsidRPr="004B34CB" w:rsidRDefault="00BB3369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, Tier 2, Tier 1 and Non-Cases</w:t>
            </w:r>
            <w:r w:rsidRPr="004B34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stimate (CI)</w:t>
            </w:r>
          </w:p>
        </w:tc>
      </w:tr>
      <w:tr w:rsidR="00BB3369" w14:paraId="6DF08401" w14:textId="77777777" w:rsidTr="00D458FD">
        <w:tc>
          <w:tcPr>
            <w:tcW w:w="13225" w:type="dxa"/>
            <w:gridSpan w:val="5"/>
          </w:tcPr>
          <w:p w14:paraId="54B990B0" w14:textId="35B3A925" w:rsidR="00BB3369" w:rsidRPr="004B34CB" w:rsidRDefault="00BB3369" w:rsidP="00D458FD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Adults and children 5 years of age and older</w:t>
            </w:r>
            <w:r w:rsidR="00472098">
              <w:rPr>
                <w:rFonts w:ascii="Times New Roman" w:hAnsi="Times New Roman" w:cs="Times New Roman"/>
                <w:i/>
                <w:sz w:val="24"/>
                <w:szCs w:val="24"/>
              </w:rPr>
              <w:t>: Assault</w:t>
            </w:r>
          </w:p>
        </w:tc>
      </w:tr>
      <w:tr w:rsidR="00BB3369" w14:paraId="02083829" w14:textId="77777777" w:rsidTr="00D458FD">
        <w:tc>
          <w:tcPr>
            <w:tcW w:w="4315" w:type="dxa"/>
          </w:tcPr>
          <w:p w14:paraId="3F0512EC" w14:textId="77777777" w:rsidR="00BB3369" w:rsidRDefault="00BB3369" w:rsidP="00D458FD">
            <w:pPr>
              <w:tabs>
                <w:tab w:val="left" w:pos="1044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Healthcare Cost and Utilization Project Nationwide Inpatient Sample (HCUP – NIS)</w:t>
            </w:r>
          </w:p>
        </w:tc>
        <w:tc>
          <w:tcPr>
            <w:tcW w:w="2070" w:type="dxa"/>
          </w:tcPr>
          <w:p w14:paraId="40B3CB9D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4C9724BE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5D697DA4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305D6A5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69" w14:paraId="04C8FE35" w14:textId="77777777" w:rsidTr="00D458FD">
        <w:tc>
          <w:tcPr>
            <w:tcW w:w="4315" w:type="dxa"/>
          </w:tcPr>
          <w:p w14:paraId="105F2390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Healthcare Cost and Utilization Project Nationwide Emergency Department Sample (HCUP – NEDS)</w:t>
            </w:r>
          </w:p>
        </w:tc>
        <w:tc>
          <w:tcPr>
            <w:tcW w:w="2070" w:type="dxa"/>
          </w:tcPr>
          <w:p w14:paraId="2CE3F44D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4020062A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27994B15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EE22598" w14:textId="77777777" w:rsidR="00BB3369" w:rsidRDefault="00BB3369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2098" w14:paraId="417608D9" w14:textId="77777777" w:rsidTr="00821873">
        <w:tc>
          <w:tcPr>
            <w:tcW w:w="13225" w:type="dxa"/>
            <w:gridSpan w:val="5"/>
          </w:tcPr>
          <w:p w14:paraId="78E69884" w14:textId="5FCD15EC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Adults and children 5 years of age and older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: Bike</w:t>
            </w:r>
          </w:p>
        </w:tc>
      </w:tr>
      <w:tr w:rsidR="00472098" w14:paraId="466062E5" w14:textId="77777777" w:rsidTr="00D458FD">
        <w:tc>
          <w:tcPr>
            <w:tcW w:w="4315" w:type="dxa"/>
          </w:tcPr>
          <w:p w14:paraId="35CB9123" w14:textId="183B8E54" w:rsidR="00472098" w:rsidRPr="004B34CB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National Electronic Injury Surveillance System – All Injury Program (NEISS – AIP)</w:t>
            </w:r>
          </w:p>
        </w:tc>
        <w:tc>
          <w:tcPr>
            <w:tcW w:w="2070" w:type="dxa"/>
          </w:tcPr>
          <w:p w14:paraId="5D8BAACE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5224786D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5C2CD466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EDD2EFD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2098" w14:paraId="00C61A4F" w14:textId="77777777" w:rsidTr="00512161">
        <w:tc>
          <w:tcPr>
            <w:tcW w:w="13225" w:type="dxa"/>
            <w:gridSpan w:val="5"/>
          </w:tcPr>
          <w:p w14:paraId="345A218E" w14:textId="391568FF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Adults and children 5 years of age and older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: Motor Vehicle</w:t>
            </w:r>
          </w:p>
        </w:tc>
      </w:tr>
      <w:tr w:rsidR="00472098" w14:paraId="202D9ECD" w14:textId="77777777" w:rsidTr="00D458FD">
        <w:tc>
          <w:tcPr>
            <w:tcW w:w="4315" w:type="dxa"/>
          </w:tcPr>
          <w:p w14:paraId="69AC376A" w14:textId="544DA3DE" w:rsidR="00472098" w:rsidRPr="004B34CB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Healthcare Cost and Utilization Project Nationwide Inpatient Sample (HCUP – NIS)</w:t>
            </w:r>
          </w:p>
        </w:tc>
        <w:tc>
          <w:tcPr>
            <w:tcW w:w="2070" w:type="dxa"/>
          </w:tcPr>
          <w:p w14:paraId="0ED6E009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645D7CC7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7188D161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28D57671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2098" w14:paraId="6C6DBEEE" w14:textId="77777777" w:rsidTr="00D458FD">
        <w:tc>
          <w:tcPr>
            <w:tcW w:w="4315" w:type="dxa"/>
          </w:tcPr>
          <w:p w14:paraId="5F9763B3" w14:textId="41944CCC" w:rsidR="00472098" w:rsidRPr="004B34CB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Healthcare Cost and Utilization Project Nationwide Emergency Department Sample (HCUP – NEDS)</w:t>
            </w:r>
          </w:p>
        </w:tc>
        <w:tc>
          <w:tcPr>
            <w:tcW w:w="2070" w:type="dxa"/>
          </w:tcPr>
          <w:p w14:paraId="4DD8B074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0CF63799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5CBF99CF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D7C8100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2098" w14:paraId="2803CDD6" w14:textId="77777777" w:rsidTr="00D8154C">
        <w:tc>
          <w:tcPr>
            <w:tcW w:w="13225" w:type="dxa"/>
            <w:gridSpan w:val="5"/>
          </w:tcPr>
          <w:p w14:paraId="65206D09" w14:textId="2D44F6A5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Adults and children 5 years of age and older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: Falls</w:t>
            </w:r>
          </w:p>
        </w:tc>
      </w:tr>
      <w:tr w:rsidR="00472098" w14:paraId="2517D6A9" w14:textId="77777777" w:rsidTr="00D458FD">
        <w:tc>
          <w:tcPr>
            <w:tcW w:w="4315" w:type="dxa"/>
          </w:tcPr>
          <w:p w14:paraId="588FF737" w14:textId="280FD75D" w:rsidR="00472098" w:rsidRPr="004B34CB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Healthcare Cost and Utilization Project Nationwide Inpatient Sample (HCUP – NIS)</w:t>
            </w:r>
          </w:p>
        </w:tc>
        <w:tc>
          <w:tcPr>
            <w:tcW w:w="2070" w:type="dxa"/>
          </w:tcPr>
          <w:p w14:paraId="260BF092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3318CC15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595A2090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71A01378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2098" w14:paraId="338D5A5E" w14:textId="77777777" w:rsidTr="00D458FD">
        <w:tc>
          <w:tcPr>
            <w:tcW w:w="4315" w:type="dxa"/>
          </w:tcPr>
          <w:p w14:paraId="0021105A" w14:textId="02C5D1B5" w:rsidR="00472098" w:rsidRPr="004B34CB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Healthcare Cost and Utilization Project Nationwide Emergency Department Sample (HCUP – NEDS)</w:t>
            </w:r>
          </w:p>
        </w:tc>
        <w:tc>
          <w:tcPr>
            <w:tcW w:w="2070" w:type="dxa"/>
          </w:tcPr>
          <w:p w14:paraId="0F7D0B30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4B22F6A5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75D07B8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66FDD97C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2098" w14:paraId="54294C1A" w14:textId="77777777" w:rsidTr="00A45AE9">
        <w:tc>
          <w:tcPr>
            <w:tcW w:w="13225" w:type="dxa"/>
            <w:gridSpan w:val="5"/>
          </w:tcPr>
          <w:p w14:paraId="31ACFB16" w14:textId="5ECB57EB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Adults and children 5 years of age and older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: Sports and Recreation Related</w:t>
            </w:r>
          </w:p>
        </w:tc>
      </w:tr>
      <w:tr w:rsidR="00472098" w14:paraId="20F38DBF" w14:textId="77777777" w:rsidTr="00D458FD">
        <w:tc>
          <w:tcPr>
            <w:tcW w:w="4315" w:type="dxa"/>
          </w:tcPr>
          <w:p w14:paraId="4136431C" w14:textId="6F1F6008" w:rsidR="00472098" w:rsidRPr="004B34CB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National Electronic Injury Surveillance System – All Injury Program (NEISS – AIP)</w:t>
            </w:r>
          </w:p>
        </w:tc>
        <w:tc>
          <w:tcPr>
            <w:tcW w:w="2070" w:type="dxa"/>
          </w:tcPr>
          <w:p w14:paraId="59B95EAA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37718343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8C58393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6C5556E5" w14:textId="77777777" w:rsidR="00472098" w:rsidRDefault="00472098" w:rsidP="0047209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14A94" w14:paraId="74334F4A" w14:textId="77777777" w:rsidTr="007A7035">
        <w:tc>
          <w:tcPr>
            <w:tcW w:w="13225" w:type="dxa"/>
            <w:gridSpan w:val="5"/>
          </w:tcPr>
          <w:p w14:paraId="0379D6D5" w14:textId="79921ABD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Children 14 to 18 years of age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: Sports and Recreation Related </w:t>
            </w:r>
          </w:p>
        </w:tc>
      </w:tr>
      <w:tr w:rsidR="00C14A94" w14:paraId="018170A7" w14:textId="77777777" w:rsidTr="00D458FD">
        <w:tc>
          <w:tcPr>
            <w:tcW w:w="4315" w:type="dxa"/>
          </w:tcPr>
          <w:p w14:paraId="06515553" w14:textId="4AD032D3" w:rsidR="00C14A94" w:rsidRPr="004B34CB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Youth Risk Behavior Surveillance System (YRBS), 2017</w:t>
            </w:r>
          </w:p>
        </w:tc>
        <w:tc>
          <w:tcPr>
            <w:tcW w:w="2070" w:type="dxa"/>
          </w:tcPr>
          <w:p w14:paraId="7943176F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DE6E5B4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3E06DEEA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28A29D83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14A94" w14:paraId="6F43BC8E" w14:textId="77777777" w:rsidTr="00CB2ACF">
        <w:tc>
          <w:tcPr>
            <w:tcW w:w="13225" w:type="dxa"/>
            <w:gridSpan w:val="5"/>
          </w:tcPr>
          <w:p w14:paraId="1E319592" w14:textId="20F2FEA6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Children 14 to 18 years of age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: Sports and Recreation Related, School-Based Team Sport</w:t>
            </w:r>
          </w:p>
        </w:tc>
      </w:tr>
      <w:tr w:rsidR="00C14A94" w14:paraId="4687F741" w14:textId="77777777" w:rsidTr="00D458FD">
        <w:tc>
          <w:tcPr>
            <w:tcW w:w="4315" w:type="dxa"/>
          </w:tcPr>
          <w:p w14:paraId="3C1D90A8" w14:textId="3FD5E5FB" w:rsidR="00C14A94" w:rsidRPr="004B34CB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Youth Risk Behavior Surveillance System (YRBS), 2017</w:t>
            </w:r>
          </w:p>
        </w:tc>
        <w:tc>
          <w:tcPr>
            <w:tcW w:w="2070" w:type="dxa"/>
          </w:tcPr>
          <w:p w14:paraId="55434C01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1C7AD70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34556AD2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4BEFB88E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14A94" w14:paraId="78ECA698" w14:textId="77777777" w:rsidTr="00556E1B">
        <w:tc>
          <w:tcPr>
            <w:tcW w:w="13225" w:type="dxa"/>
            <w:gridSpan w:val="5"/>
          </w:tcPr>
          <w:p w14:paraId="0A6FAA80" w14:textId="6C8753A6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Children 14 to 18 years of age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: Sports and Recreation Related, Non-School-Based Team Sport </w:t>
            </w:r>
          </w:p>
        </w:tc>
      </w:tr>
      <w:tr w:rsidR="00C14A94" w14:paraId="3C35F66F" w14:textId="77777777" w:rsidTr="00D458FD">
        <w:tc>
          <w:tcPr>
            <w:tcW w:w="4315" w:type="dxa"/>
          </w:tcPr>
          <w:p w14:paraId="03834870" w14:textId="0BE4A5DA" w:rsidR="00C14A94" w:rsidRPr="004B34CB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Youth Risk Behavior Surveillance System (YRBS), 2017</w:t>
            </w:r>
          </w:p>
        </w:tc>
        <w:tc>
          <w:tcPr>
            <w:tcW w:w="2070" w:type="dxa"/>
          </w:tcPr>
          <w:p w14:paraId="5E7EAE34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3CEDDF9A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0CA7E134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1F773B98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14A94" w14:paraId="04958FD0" w14:textId="77777777" w:rsidTr="00D458FD">
        <w:tc>
          <w:tcPr>
            <w:tcW w:w="13225" w:type="dxa"/>
            <w:gridSpan w:val="5"/>
          </w:tcPr>
          <w:p w14:paraId="04C13EDE" w14:textId="45E0B83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>Children 14 to 18 years of age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: Sports and Recreation Related, Not Part of School or Community Sports Team </w:t>
            </w:r>
          </w:p>
        </w:tc>
      </w:tr>
      <w:tr w:rsidR="00C14A94" w14:paraId="63A164F0" w14:textId="77777777" w:rsidTr="00D458FD">
        <w:tc>
          <w:tcPr>
            <w:tcW w:w="4315" w:type="dxa"/>
          </w:tcPr>
          <w:p w14:paraId="2DB6F63F" w14:textId="1E8B53DB" w:rsidR="00C14A94" w:rsidRPr="004B34CB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sz w:val="24"/>
                <w:szCs w:val="24"/>
              </w:rPr>
              <w:t>Youth Risk Behavior Surveillance System (YRBS), 2017</w:t>
            </w:r>
          </w:p>
        </w:tc>
        <w:tc>
          <w:tcPr>
            <w:tcW w:w="2070" w:type="dxa"/>
          </w:tcPr>
          <w:p w14:paraId="5F118954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3ECE4F6E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0BCA08BB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60BD9246" w14:textId="77777777" w:rsidR="00C14A94" w:rsidRDefault="00C14A94" w:rsidP="00C14A9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88E8B2B" w14:textId="0BF045C4" w:rsidR="00BB3369" w:rsidRDefault="00BB3369" w:rsidP="00BB3369">
      <w:pPr>
        <w:spacing w:after="0"/>
        <w:rPr>
          <w:sz w:val="18"/>
          <w:szCs w:val="18"/>
        </w:rPr>
      </w:pPr>
      <w:r w:rsidRPr="002F086C">
        <w:rPr>
          <w:sz w:val="18"/>
          <w:szCs w:val="18"/>
          <w:vertAlign w:val="superscript"/>
        </w:rPr>
        <w:t>a</w:t>
      </w:r>
      <w:r w:rsidRPr="002F086C">
        <w:rPr>
          <w:sz w:val="18"/>
          <w:szCs w:val="18"/>
        </w:rPr>
        <w:t xml:space="preserve"> Non-cases refer to head injury for which no symptoms were endorsed</w:t>
      </w:r>
    </w:p>
    <w:p w14:paraId="748D6912" w14:textId="77777777" w:rsidR="00D128EA" w:rsidRDefault="00D128EA" w:rsidP="00D128EA">
      <w:pPr>
        <w:spacing w:after="0"/>
        <w:rPr>
          <w:sz w:val="18"/>
          <w:szCs w:val="18"/>
        </w:rPr>
      </w:pPr>
      <w:r>
        <w:rPr>
          <w:sz w:val="18"/>
          <w:szCs w:val="18"/>
        </w:rPr>
        <w:t>CI = Confidence Interval</w:t>
      </w:r>
    </w:p>
    <w:p w14:paraId="1BB11C0A" w14:textId="77777777" w:rsidR="00D128EA" w:rsidRPr="002F086C" w:rsidRDefault="00D128EA" w:rsidP="00BB3369">
      <w:pPr>
        <w:spacing w:after="0"/>
        <w:rPr>
          <w:sz w:val="18"/>
          <w:szCs w:val="18"/>
        </w:rPr>
      </w:pPr>
    </w:p>
    <w:p w14:paraId="7F7DC609" w14:textId="77777777" w:rsidR="00BB3369" w:rsidRPr="00704852" w:rsidRDefault="00BB3369" w:rsidP="00BB3369">
      <w:pPr>
        <w:rPr>
          <w:rFonts w:ascii="Times New Roman" w:hAnsi="Times New Roman" w:cs="Times New Roman"/>
          <w:sz w:val="24"/>
          <w:szCs w:val="24"/>
        </w:rPr>
      </w:pPr>
    </w:p>
    <w:p w14:paraId="0D7947A3" w14:textId="77777777" w:rsidR="00A43EC8" w:rsidRDefault="00A43EC8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BB70465" w14:textId="39FC5262" w:rsidR="00C14A94" w:rsidRDefault="00C14A94" w:rsidP="00C14A94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A43EC8">
        <w:rPr>
          <w:rFonts w:ascii="Times New Roman" w:hAnsi="Times New Roman" w:cs="Times New Roman"/>
          <w:b/>
          <w:sz w:val="24"/>
          <w:szCs w:val="24"/>
        </w:rPr>
        <w:t>7</w:t>
      </w:r>
      <w:r>
        <w:rPr>
          <w:rFonts w:ascii="Times New Roman" w:hAnsi="Times New Roman" w:cs="Times New Roman"/>
          <w:b/>
          <w:sz w:val="24"/>
          <w:szCs w:val="24"/>
        </w:rPr>
        <w:t>. Comparison of Current Estimates</w:t>
      </w:r>
      <w:r w:rsidRPr="004B34CB">
        <w:rPr>
          <w:rFonts w:ascii="Times New Roman" w:hAnsi="Times New Roman" w:cs="Times New Roman"/>
          <w:b/>
          <w:sz w:val="24"/>
          <w:szCs w:val="24"/>
        </w:rPr>
        <w:t xml:space="preserve"> to Estimates</w:t>
      </w:r>
      <w:r>
        <w:rPr>
          <w:rFonts w:ascii="Times New Roman" w:hAnsi="Times New Roman" w:cs="Times New Roman"/>
          <w:b/>
          <w:sz w:val="24"/>
          <w:szCs w:val="24"/>
        </w:rPr>
        <w:t xml:space="preserve"> by Health Care Provider</w:t>
      </w:r>
      <w:r w:rsidR="00A43EC8">
        <w:rPr>
          <w:rFonts w:ascii="Times New Roman" w:hAnsi="Times New Roman" w:cs="Times New Roman"/>
          <w:b/>
          <w:sz w:val="24"/>
          <w:szCs w:val="24"/>
        </w:rPr>
        <w:t xml:space="preserve"> Using Healthcare Administrative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71"/>
        <w:gridCol w:w="1687"/>
        <w:gridCol w:w="1795"/>
        <w:gridCol w:w="1795"/>
        <w:gridCol w:w="1848"/>
      </w:tblGrid>
      <w:tr w:rsidR="00C14A94" w14:paraId="72172119" w14:textId="77777777" w:rsidTr="00D458FD">
        <w:tc>
          <w:tcPr>
            <w:tcW w:w="4315" w:type="dxa"/>
          </w:tcPr>
          <w:p w14:paraId="0730539D" w14:textId="77777777" w:rsidR="00C14A94" w:rsidRPr="004B34CB" w:rsidRDefault="00C14A94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Population/ Data Source for Comparison</w:t>
            </w:r>
          </w:p>
        </w:tc>
        <w:tc>
          <w:tcPr>
            <w:tcW w:w="2070" w:type="dxa"/>
          </w:tcPr>
          <w:p w14:paraId="640454FF" w14:textId="77777777" w:rsidR="00C14A94" w:rsidRPr="004B34CB" w:rsidRDefault="00C14A94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Data Source Estimate (CI)</w:t>
            </w:r>
          </w:p>
        </w:tc>
        <w:tc>
          <w:tcPr>
            <w:tcW w:w="2250" w:type="dxa"/>
          </w:tcPr>
          <w:p w14:paraId="153DA5DD" w14:textId="77777777" w:rsidR="00C14A94" w:rsidRPr="004B34CB" w:rsidRDefault="00C14A94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 and Tier 2 Estimate (CI)</w:t>
            </w:r>
          </w:p>
        </w:tc>
        <w:tc>
          <w:tcPr>
            <w:tcW w:w="2250" w:type="dxa"/>
          </w:tcPr>
          <w:p w14:paraId="7910BFFC" w14:textId="77777777" w:rsidR="00C14A94" w:rsidRPr="004B34CB" w:rsidRDefault="00C14A94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, Tier 2, Tier 1 Estimate (CI)</w:t>
            </w:r>
          </w:p>
        </w:tc>
        <w:tc>
          <w:tcPr>
            <w:tcW w:w="2340" w:type="dxa"/>
          </w:tcPr>
          <w:p w14:paraId="12A2294D" w14:textId="77777777" w:rsidR="00C14A94" w:rsidRPr="004B34CB" w:rsidRDefault="00C14A94" w:rsidP="00D458F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>Tier 3, Tier 2, Tier 1 and Non-Cases</w:t>
            </w:r>
            <w:r w:rsidRPr="004B34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r w:rsidRPr="004B34C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stimate (CI)</w:t>
            </w:r>
          </w:p>
        </w:tc>
      </w:tr>
      <w:tr w:rsidR="00C14A94" w14:paraId="30470E23" w14:textId="77777777" w:rsidTr="00D458FD">
        <w:tc>
          <w:tcPr>
            <w:tcW w:w="13225" w:type="dxa"/>
            <w:gridSpan w:val="5"/>
          </w:tcPr>
          <w:p w14:paraId="7C5DA9C6" w14:textId="7A8FE8E7" w:rsidR="00C14A94" w:rsidRPr="004B34CB" w:rsidRDefault="00C14A94" w:rsidP="00D458FD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34C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Adults and children 5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to 17 years of age: </w:t>
            </w:r>
            <w:r w:rsidRPr="00C14A94">
              <w:rPr>
                <w:rFonts w:ascii="Times New Roman" w:hAnsi="Times New Roman" w:cs="Times New Roman"/>
                <w:i/>
                <w:sz w:val="24"/>
                <w:szCs w:val="24"/>
              </w:rPr>
              <w:t>Truven Health Analytics MarketScan Research Databases: Medicaid and Commercial Claims</w:t>
            </w:r>
          </w:p>
        </w:tc>
      </w:tr>
      <w:tr w:rsidR="00C14A94" w14:paraId="1ACADB0F" w14:textId="77777777" w:rsidTr="00D458FD">
        <w:tc>
          <w:tcPr>
            <w:tcW w:w="4315" w:type="dxa"/>
          </w:tcPr>
          <w:p w14:paraId="30F61C46" w14:textId="5D3FD451" w:rsidR="00C14A94" w:rsidRDefault="00C14A94" w:rsidP="00D458FD">
            <w:pPr>
              <w:tabs>
                <w:tab w:val="left" w:pos="1044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ergency Department</w:t>
            </w:r>
          </w:p>
        </w:tc>
        <w:tc>
          <w:tcPr>
            <w:tcW w:w="2070" w:type="dxa"/>
          </w:tcPr>
          <w:p w14:paraId="6CA76ED0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6E53030B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01A8A2FA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3D810C8A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14A94" w14:paraId="10FF9613" w14:textId="77777777" w:rsidTr="00D458FD">
        <w:tc>
          <w:tcPr>
            <w:tcW w:w="4315" w:type="dxa"/>
          </w:tcPr>
          <w:p w14:paraId="734293FB" w14:textId="5B0D8742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rgent Care Center</w:t>
            </w:r>
          </w:p>
        </w:tc>
        <w:tc>
          <w:tcPr>
            <w:tcW w:w="2070" w:type="dxa"/>
          </w:tcPr>
          <w:p w14:paraId="5C33F39A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501538AE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592C4DF7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13B7E602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14A94" w14:paraId="1A33E601" w14:textId="77777777" w:rsidTr="00D458FD">
        <w:tc>
          <w:tcPr>
            <w:tcW w:w="4315" w:type="dxa"/>
          </w:tcPr>
          <w:p w14:paraId="09ED657F" w14:textId="398128B0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ffice/Clinic</w:t>
            </w:r>
          </w:p>
        </w:tc>
        <w:tc>
          <w:tcPr>
            <w:tcW w:w="2070" w:type="dxa"/>
          </w:tcPr>
          <w:p w14:paraId="735B7DEB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7FA96D6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037949F7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5F174160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14A94" w14:paraId="28CA47FD" w14:textId="77777777" w:rsidTr="00D458FD">
        <w:tc>
          <w:tcPr>
            <w:tcW w:w="4315" w:type="dxa"/>
          </w:tcPr>
          <w:p w14:paraId="2528F452" w14:textId="20E3A70D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utpatient</w:t>
            </w:r>
          </w:p>
        </w:tc>
        <w:tc>
          <w:tcPr>
            <w:tcW w:w="2070" w:type="dxa"/>
          </w:tcPr>
          <w:p w14:paraId="2F31B3B3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20C79F90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2541205F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40" w:type="dxa"/>
          </w:tcPr>
          <w:p w14:paraId="4E8393CF" w14:textId="77777777" w:rsidR="00C14A94" w:rsidRDefault="00C14A94" w:rsidP="00D458F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A9867E3" w14:textId="7004D5A4" w:rsidR="00C14A94" w:rsidRDefault="00C14A94" w:rsidP="00C14A94">
      <w:pPr>
        <w:spacing w:after="0"/>
        <w:rPr>
          <w:sz w:val="18"/>
          <w:szCs w:val="18"/>
        </w:rPr>
      </w:pPr>
      <w:r w:rsidRPr="002F086C">
        <w:rPr>
          <w:sz w:val="18"/>
          <w:szCs w:val="18"/>
          <w:vertAlign w:val="superscript"/>
        </w:rPr>
        <w:t>a</w:t>
      </w:r>
      <w:r w:rsidRPr="002F086C">
        <w:rPr>
          <w:sz w:val="18"/>
          <w:szCs w:val="18"/>
        </w:rPr>
        <w:t xml:space="preserve"> Non-cases refer to head injury for which no symptoms were endorsed</w:t>
      </w:r>
    </w:p>
    <w:p w14:paraId="79FA820F" w14:textId="77777777" w:rsidR="00D128EA" w:rsidRDefault="00D128EA" w:rsidP="00D128EA">
      <w:pPr>
        <w:spacing w:after="0"/>
        <w:rPr>
          <w:sz w:val="18"/>
          <w:szCs w:val="18"/>
        </w:rPr>
      </w:pPr>
      <w:r>
        <w:rPr>
          <w:sz w:val="18"/>
          <w:szCs w:val="18"/>
        </w:rPr>
        <w:t>CI = Confidence Interval</w:t>
      </w:r>
    </w:p>
    <w:p w14:paraId="0484E965" w14:textId="77777777" w:rsidR="00D128EA" w:rsidRPr="002F086C" w:rsidRDefault="00D128EA" w:rsidP="00C14A94">
      <w:pPr>
        <w:spacing w:after="0"/>
        <w:rPr>
          <w:sz w:val="18"/>
          <w:szCs w:val="18"/>
        </w:rPr>
      </w:pPr>
    </w:p>
    <w:p w14:paraId="124ABF31" w14:textId="77777777" w:rsidR="00704852" w:rsidRPr="00704852" w:rsidRDefault="00704852" w:rsidP="00704852">
      <w:pPr>
        <w:rPr>
          <w:rFonts w:ascii="Times New Roman" w:hAnsi="Times New Roman" w:cs="Times New Roman"/>
          <w:sz w:val="24"/>
          <w:szCs w:val="24"/>
        </w:rPr>
      </w:pPr>
    </w:p>
    <w:p w14:paraId="1D2BD77B" w14:textId="77777777" w:rsidR="006416F0" w:rsidRPr="006416F0" w:rsidRDefault="000A5E4B" w:rsidP="006416F0">
      <w:pPr>
        <w:pStyle w:val="EndNoteBibliography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416F0" w:rsidRPr="006416F0">
        <w:t>1.</w:t>
      </w:r>
      <w:r w:rsidR="006416F0" w:rsidRPr="006416F0">
        <w:tab/>
        <w:t>Ware JE, Sherbourne CD. The MOS 36-item Short-Form Health Survey (SF-36): I. Conceptual framework and item selection. Medical Care. 1992;30:473-83.</w:t>
      </w:r>
    </w:p>
    <w:p w14:paraId="1DE009F0" w14:textId="5F6ABEF0" w:rsidR="00FC70C6" w:rsidRPr="00704852" w:rsidRDefault="000A5E4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C70C6" w:rsidRPr="00704852" w:rsidSect="00F960B4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5sdazt50srabe0seaxzz55tt5x9e22zar9&quot;&gt;Validation ICR&lt;record-ids&gt;&lt;item&gt;8&lt;/item&gt;&lt;/record-ids&gt;&lt;/item&gt;&lt;/Libraries&gt;"/>
  </w:docVars>
  <w:rsids>
    <w:rsidRoot w:val="007F4304"/>
    <w:rsid w:val="00056005"/>
    <w:rsid w:val="000A5E4B"/>
    <w:rsid w:val="00185A3F"/>
    <w:rsid w:val="002F086C"/>
    <w:rsid w:val="00303275"/>
    <w:rsid w:val="003052A6"/>
    <w:rsid w:val="00394882"/>
    <w:rsid w:val="00472098"/>
    <w:rsid w:val="004B1CD5"/>
    <w:rsid w:val="004B34CB"/>
    <w:rsid w:val="005960B9"/>
    <w:rsid w:val="00597FF5"/>
    <w:rsid w:val="006416F0"/>
    <w:rsid w:val="006D413A"/>
    <w:rsid w:val="006F40F5"/>
    <w:rsid w:val="00704852"/>
    <w:rsid w:val="007F4304"/>
    <w:rsid w:val="008010A8"/>
    <w:rsid w:val="00833199"/>
    <w:rsid w:val="008721C4"/>
    <w:rsid w:val="009726E1"/>
    <w:rsid w:val="009B570A"/>
    <w:rsid w:val="00A42BDC"/>
    <w:rsid w:val="00A43EC8"/>
    <w:rsid w:val="00AF3082"/>
    <w:rsid w:val="00B00258"/>
    <w:rsid w:val="00B462BF"/>
    <w:rsid w:val="00BB3369"/>
    <w:rsid w:val="00C14A94"/>
    <w:rsid w:val="00C478FA"/>
    <w:rsid w:val="00C956EC"/>
    <w:rsid w:val="00D128EA"/>
    <w:rsid w:val="00D26908"/>
    <w:rsid w:val="00D84E2C"/>
    <w:rsid w:val="00D93257"/>
    <w:rsid w:val="00DA6EF1"/>
    <w:rsid w:val="00DF7BC1"/>
    <w:rsid w:val="00EE61E7"/>
    <w:rsid w:val="00F960B4"/>
    <w:rsid w:val="00FC70C6"/>
    <w:rsid w:val="00FD5B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4A581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4852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048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A5E4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5E4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A5E4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A5E4B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C956E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56E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56E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56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56E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56E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6EC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4852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048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A5E4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5E4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A5E4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A5E4B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C956E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56E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56E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56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56E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56E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6E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252</Words>
  <Characters>7140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83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Padilla, Lara (CDC/ONDIEH/NCIPC)</dc:creator>
  <cp:keywords/>
  <dc:description/>
  <cp:lastModifiedBy>SYSTEM</cp:lastModifiedBy>
  <cp:revision>2</cp:revision>
  <cp:lastPrinted>2017-12-15T19:09:00Z</cp:lastPrinted>
  <dcterms:created xsi:type="dcterms:W3CDTF">2018-08-10T16:38:00Z</dcterms:created>
  <dcterms:modified xsi:type="dcterms:W3CDTF">2018-08-10T16:38:00Z</dcterms:modified>
</cp:coreProperties>
</file>